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043FC8" w14:textId="6E3633E6" w:rsidR="00150FCD" w:rsidRPr="00C60485" w:rsidRDefault="00C235D6" w:rsidP="004F38AD">
      <w:pPr>
        <w:spacing w:line="360" w:lineRule="auto"/>
        <w:jc w:val="both"/>
        <w:rPr>
          <w:b/>
          <w:bCs/>
        </w:rPr>
      </w:pPr>
      <w:r w:rsidRPr="00C60485">
        <w:rPr>
          <w:b/>
          <w:bCs/>
        </w:rPr>
        <w:t xml:space="preserve">Systemic application of the TRPV4 antagonist </w:t>
      </w:r>
      <w:r w:rsidR="0043637B" w:rsidRPr="00C60485">
        <w:rPr>
          <w:b/>
          <w:bCs/>
        </w:rPr>
        <w:t>GSK2193874</w:t>
      </w:r>
      <w:r w:rsidRPr="00C60485">
        <w:rPr>
          <w:b/>
          <w:bCs/>
        </w:rPr>
        <w:t xml:space="preserve"> induces tail vasodilation in a mouse model of thermoregulation</w:t>
      </w:r>
    </w:p>
    <w:p w14:paraId="720FC6BA" w14:textId="77777777" w:rsidR="00C235D6" w:rsidRPr="00C60485" w:rsidRDefault="00C235D6" w:rsidP="004F38AD">
      <w:pPr>
        <w:spacing w:line="360" w:lineRule="auto"/>
        <w:jc w:val="both"/>
      </w:pPr>
    </w:p>
    <w:p w14:paraId="6247BD10" w14:textId="77777777" w:rsidR="00C235D6" w:rsidRPr="00C60485" w:rsidRDefault="00C235D6" w:rsidP="004F38AD">
      <w:pPr>
        <w:spacing w:line="360" w:lineRule="auto"/>
        <w:jc w:val="both"/>
      </w:pPr>
      <w:r w:rsidRPr="00C60485">
        <w:t xml:space="preserve">Fiona O’Brien, Caroline </w:t>
      </w:r>
      <w:r w:rsidR="00165E58" w:rsidRPr="00C60485">
        <w:t xml:space="preserve">A </w:t>
      </w:r>
      <w:r w:rsidRPr="00C60485">
        <w:t>Staunton &amp; Richard Barrett-Jolley</w:t>
      </w:r>
      <w:r w:rsidR="000E1F84" w:rsidRPr="00C60485">
        <w:t>*</w:t>
      </w:r>
    </w:p>
    <w:p w14:paraId="752CF370" w14:textId="77777777" w:rsidR="00C235D6" w:rsidRPr="00C60485" w:rsidRDefault="00C235D6" w:rsidP="004F38AD">
      <w:pPr>
        <w:spacing w:line="360" w:lineRule="auto"/>
        <w:jc w:val="both"/>
      </w:pPr>
    </w:p>
    <w:p w14:paraId="58840DB7" w14:textId="77777777" w:rsidR="006A397C" w:rsidRPr="00C60485" w:rsidRDefault="006A397C" w:rsidP="004F38AD">
      <w:pPr>
        <w:spacing w:line="360" w:lineRule="auto"/>
        <w:jc w:val="both"/>
      </w:pPr>
    </w:p>
    <w:p w14:paraId="5D0F1366" w14:textId="77777777" w:rsidR="006A397C" w:rsidRPr="00C60485" w:rsidRDefault="00461DA2" w:rsidP="006A397C">
      <w:pPr>
        <w:spacing w:line="360" w:lineRule="auto"/>
        <w:jc w:val="both"/>
      </w:pPr>
      <w:r w:rsidRPr="00C60485">
        <w:t xml:space="preserve">Department of Musculoskeletal Ageing, </w:t>
      </w:r>
      <w:r w:rsidR="00DE4D23" w:rsidRPr="00C60485">
        <w:t xml:space="preserve">Faculty of Health and Life Sciences, </w:t>
      </w:r>
      <w:r w:rsidR="006A397C" w:rsidRPr="00C60485">
        <w:t>University of Liverpool, Liverpool, L7 8TX, U.K.</w:t>
      </w:r>
    </w:p>
    <w:p w14:paraId="26681BCE" w14:textId="77777777" w:rsidR="006A397C" w:rsidRPr="00C60485" w:rsidRDefault="006A397C" w:rsidP="004F38AD">
      <w:pPr>
        <w:spacing w:line="360" w:lineRule="auto"/>
        <w:jc w:val="both"/>
      </w:pPr>
    </w:p>
    <w:p w14:paraId="02FF68F5" w14:textId="77777777" w:rsidR="000E1F84" w:rsidRPr="00C60485" w:rsidRDefault="000E1F84" w:rsidP="004F38AD">
      <w:pPr>
        <w:spacing w:line="360" w:lineRule="auto"/>
        <w:jc w:val="both"/>
      </w:pPr>
      <w:r w:rsidRPr="00C60485">
        <w:t>*Corresponding Author</w:t>
      </w:r>
    </w:p>
    <w:p w14:paraId="1B6A3E8C" w14:textId="77777777" w:rsidR="00C235D6" w:rsidRPr="00C60485" w:rsidRDefault="000E1F84" w:rsidP="004F38AD">
      <w:pPr>
        <w:spacing w:line="360" w:lineRule="auto"/>
        <w:jc w:val="both"/>
      </w:pPr>
      <w:r w:rsidRPr="00C60485">
        <w:t xml:space="preserve">Contact email: </w:t>
      </w:r>
      <w:hyperlink r:id="rId8" w:history="1">
        <w:r w:rsidR="00DD2B29" w:rsidRPr="00C60485">
          <w:rPr>
            <w:rStyle w:val="Hyperlink"/>
            <w:color w:val="auto"/>
          </w:rPr>
          <w:t>RBJ@liverpool.ac.uk</w:t>
        </w:r>
      </w:hyperlink>
    </w:p>
    <w:p w14:paraId="55EE3589" w14:textId="77777777" w:rsidR="00DD2B29" w:rsidRPr="00C60485" w:rsidRDefault="00DD2B29" w:rsidP="004F38AD">
      <w:pPr>
        <w:spacing w:line="360" w:lineRule="auto"/>
        <w:jc w:val="both"/>
      </w:pPr>
    </w:p>
    <w:p w14:paraId="2E88ADD9" w14:textId="2B0AC885" w:rsidR="001F4FED" w:rsidRDefault="001F4FED">
      <w:r>
        <w:br w:type="page"/>
      </w:r>
    </w:p>
    <w:p w14:paraId="57BB69CA" w14:textId="09D6D3F2" w:rsidR="00DD2B29" w:rsidRDefault="001F4FED" w:rsidP="004F38AD">
      <w:pPr>
        <w:spacing w:line="360" w:lineRule="auto"/>
        <w:jc w:val="both"/>
        <w:rPr>
          <w:b/>
        </w:rPr>
      </w:pPr>
      <w:r w:rsidRPr="001F4FED">
        <w:rPr>
          <w:b/>
        </w:rPr>
        <w:lastRenderedPageBreak/>
        <w:t>Abstract</w:t>
      </w:r>
    </w:p>
    <w:p w14:paraId="118DB35F" w14:textId="17E2982F" w:rsidR="001F4FED" w:rsidRPr="001F4FED" w:rsidRDefault="001F4FED" w:rsidP="004F38AD">
      <w:pPr>
        <w:spacing w:line="360" w:lineRule="auto"/>
        <w:jc w:val="both"/>
      </w:pPr>
      <w:bookmarkStart w:id="0" w:name="_Hlk103367811"/>
      <w:bookmarkStart w:id="1" w:name="_GoBack"/>
      <w:r w:rsidRPr="00755586">
        <w:t xml:space="preserve">In humans, skin is a primary thermoregulatory organ, with vasodilation leading to rapid body cooling, whereas in Rodentia the tail performs an analogous function. Many </w:t>
      </w:r>
      <w:proofErr w:type="spellStart"/>
      <w:r w:rsidRPr="00755586">
        <w:t>thermodetection</w:t>
      </w:r>
      <w:proofErr w:type="spellEnd"/>
      <w:r w:rsidRPr="00755586">
        <w:t xml:space="preserve"> mechanisms are likely to be involved including transient receptor potential vanilloid-type 4 (TRPV4), an ion channel with thermosensitive properties. Previous studies have shown that TRPV4 is a vasodilator by local action in blood vessels, so here we investigated whether constitutive TRPV4 activity effects </w:t>
      </w:r>
      <w:r w:rsidR="008D6386">
        <w:rPr>
          <w:i/>
          <w:iCs/>
        </w:rPr>
        <w:t>M</w:t>
      </w:r>
      <w:r w:rsidR="008D6386" w:rsidRPr="00C048E7">
        <w:rPr>
          <w:i/>
          <w:iCs/>
        </w:rPr>
        <w:t xml:space="preserve">us </w:t>
      </w:r>
      <w:r w:rsidRPr="00C048E7">
        <w:rPr>
          <w:i/>
          <w:iCs/>
        </w:rPr>
        <w:t>muscularis</w:t>
      </w:r>
      <w:r w:rsidRPr="00755586">
        <w:t xml:space="preserve"> tail vascular tone and thermoregulation. We measured tail blood flow by pressure plethysmography in lightly sedated </w:t>
      </w:r>
      <w:r w:rsidR="00316D13">
        <w:rPr>
          <w:i/>
          <w:iCs/>
        </w:rPr>
        <w:t>M</w:t>
      </w:r>
      <w:r w:rsidR="00316D13" w:rsidRPr="00241368">
        <w:rPr>
          <w:i/>
          <w:iCs/>
        </w:rPr>
        <w:t>us muscularis</w:t>
      </w:r>
      <w:r w:rsidR="00316D13" w:rsidRPr="00755586" w:rsidDel="00316D13">
        <w:t xml:space="preserve"> </w:t>
      </w:r>
      <w:r w:rsidRPr="00755586">
        <w:t xml:space="preserve"> (CD1 strain) at a range of ambient temperatures, with and without intraperitoneal administration of the blood brain barrier crossing TRPV4 antagonist GSK2193874. We also measured heart rate and blood pressure. As expected for a thermoregulatory organ, we found that tail blood flow increased with temperature. However, unexpectedly we found that GSK2193874 increased tail blood flow at all temperatures, and we observed changes in heart rate variability. Since local TRPV4 activation causes vasodilation that would increase tail blood-flow, these data suggest that increases in tail blood flow resulting from the TRPV4 antagonist may arise from a site other than the blood vessels themselves, perhaps in central cardiovascular control centres.</w:t>
      </w:r>
      <w:bookmarkEnd w:id="0"/>
      <w:bookmarkEnd w:id="1"/>
    </w:p>
    <w:p w14:paraId="7D42899A" w14:textId="27A683FE" w:rsidR="00C235D6" w:rsidRPr="00C60485" w:rsidRDefault="000E1F84" w:rsidP="004F38AD">
      <w:pPr>
        <w:spacing w:line="360" w:lineRule="auto"/>
        <w:jc w:val="both"/>
        <w:rPr>
          <w:b/>
          <w:bCs/>
        </w:rPr>
      </w:pPr>
      <w:r w:rsidRPr="00C60485">
        <w:br w:type="page"/>
      </w:r>
      <w:r w:rsidRPr="00C60485">
        <w:rPr>
          <w:b/>
          <w:bCs/>
        </w:rPr>
        <w:lastRenderedPageBreak/>
        <w:t>Introduction</w:t>
      </w:r>
    </w:p>
    <w:p w14:paraId="18176C75" w14:textId="5A959D59" w:rsidR="000C3061" w:rsidRPr="0070069A" w:rsidRDefault="000C3061" w:rsidP="000C3061">
      <w:pPr>
        <w:spacing w:line="360" w:lineRule="auto"/>
        <w:jc w:val="both"/>
      </w:pPr>
      <w:r w:rsidRPr="00C60485">
        <w:t xml:space="preserve">Thermoregulation is one of the defining homeostatic processes common to mammals; core body and brain temperatures are well maintained despite challenges such as changing ambient temperature and exercise to the degree that brain temperature rarely changes outside of a 3 </w:t>
      </w:r>
      <w:r w:rsidRPr="00C60485">
        <w:rPr>
          <w:rFonts w:cstheme="minorHAnsi"/>
        </w:rPr>
        <w:t>˚</w:t>
      </w:r>
      <w:r w:rsidRPr="00C60485">
        <w:t xml:space="preserve">C range </w:t>
      </w:r>
      <w:r w:rsidRPr="00C60485">
        <w:fldChar w:fldCharType="begin">
          <w:fldData xml:space="preserve">PEVuZE5vdGU+PENpdGU+PEF1dGhvcj5GdWxsZXI8L0F1dGhvcj48WWVhcj4xOTk5PC9ZZWFyPjxS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</w:fldData>
        </w:fldChar>
      </w:r>
      <w:r w:rsidR="004F45D6">
        <w:instrText xml:space="preserve"> ADDIN EN.CITE </w:instrText>
      </w:r>
      <w:r w:rsidR="004F45D6">
        <w:fldChar w:fldCharType="begin">
          <w:fldData xml:space="preserve">PEVuZE5vdGU+PENpdGU+PEF1dGhvcj5GdWxsZXI8L0F1dGhvcj48WWVhcj4xOTk5PC9ZZWFyPjxS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</w:fldData>
        </w:fldChar>
      </w:r>
      <w:r w:rsidR="004F45D6">
        <w:instrText xml:space="preserve"> ADDIN EN.CITE.DATA </w:instrText>
      </w:r>
      <w:r w:rsidR="004F45D6">
        <w:fldChar w:fldCharType="end"/>
      </w:r>
      <w:r w:rsidRPr="00C60485">
        <w:fldChar w:fldCharType="separate"/>
      </w:r>
      <w:r w:rsidR="004F45D6">
        <w:rPr>
          <w:noProof/>
        </w:rPr>
        <w:t>[1-3]</w:t>
      </w:r>
      <w:r w:rsidRPr="00C60485">
        <w:fldChar w:fldCharType="end"/>
      </w:r>
      <w:r w:rsidRPr="00C60485">
        <w:t xml:space="preserve">. </w:t>
      </w:r>
      <w:r w:rsidR="0066022E">
        <w:t>M</w:t>
      </w:r>
      <w:r w:rsidRPr="00C60485">
        <w:t xml:space="preserve">ammals detect temperatures at both central and peripheral sites and responses to changing temperatures can result both from local responses and central, hypothalamus-co-ordinated autonomic responses </w:t>
      </w:r>
      <w:r w:rsidRPr="00C60485">
        <w:fldChar w:fldCharType="begin">
          <w:fldData xml:space="preserve">PEVuZE5vdGU+PENpdGU+PEF1dGhvcj5UYW48L0F1dGhvcj48WWVhcj4yMDE4PC9ZZWFyPjxSZWNO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</w:fldData>
        </w:fldChar>
      </w:r>
      <w:r w:rsidR="004F45D6">
        <w:instrText xml:space="preserve"> ADDIN EN.CITE </w:instrText>
      </w:r>
      <w:r w:rsidR="004F45D6">
        <w:fldChar w:fldCharType="begin">
          <w:fldData xml:space="preserve">PEVuZE5vdGU+PENpdGU+PEF1dGhvcj5UYW48L0F1dGhvcj48WWVhcj4yMDE4PC9ZZWFyPjxSZWNO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</w:fldData>
        </w:fldChar>
      </w:r>
      <w:r w:rsidR="004F45D6">
        <w:instrText xml:space="preserve"> ADDIN EN.CITE.DATA </w:instrText>
      </w:r>
      <w:r w:rsidR="004F45D6">
        <w:fldChar w:fldCharType="end"/>
      </w:r>
      <w:r w:rsidRPr="00C60485">
        <w:fldChar w:fldCharType="separate"/>
      </w:r>
      <w:r w:rsidR="004F45D6">
        <w:rPr>
          <w:noProof/>
        </w:rPr>
        <w:t>[4-6]</w:t>
      </w:r>
      <w:r w:rsidRPr="00C60485">
        <w:fldChar w:fldCharType="end"/>
      </w:r>
      <w:r w:rsidRPr="00C60485">
        <w:t xml:space="preserve">. </w:t>
      </w:r>
      <w:r w:rsidR="002441CD">
        <w:t xml:space="preserve"> </w:t>
      </w:r>
      <w:r w:rsidRPr="00C60485">
        <w:t xml:space="preserve">Typical thermogenic effector mechanisms include liver thermogenesis and skeletal muscle shivering whereas cooling mechanisms including behavioural changes and redistribution of blood from core to peripheral vessels </w:t>
      </w:r>
      <w:r w:rsidRPr="00C60485">
        <w:fldChar w:fldCharType="begin">
          <w:fldData xml:space="preserve">PEVuZE5vdGU+PENpdGU+PEF1dGhvcj5IYW1tZWw8L0F1dGhvcj48WWVhcj4xOTY4PC9ZZWFyPjxS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</w:fldData>
        </w:fldChar>
      </w:r>
      <w:r w:rsidR="004F45D6">
        <w:instrText xml:space="preserve"> ADDIN EN.CITE </w:instrText>
      </w:r>
      <w:r w:rsidR="004F45D6">
        <w:fldChar w:fldCharType="begin">
          <w:fldData xml:space="preserve">PEVuZE5vdGU+PENpdGU+PEF1dGhvcj5IYW1tZWw8L0F1dGhvcj48WWVhcj4xOTY4PC9ZZWFyPjxS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</w:fldData>
        </w:fldChar>
      </w:r>
      <w:r w:rsidR="004F45D6">
        <w:instrText xml:space="preserve"> ADDIN EN.CITE.DATA </w:instrText>
      </w:r>
      <w:r w:rsidR="004F45D6">
        <w:fldChar w:fldCharType="end"/>
      </w:r>
      <w:r w:rsidRPr="00C60485">
        <w:fldChar w:fldCharType="separate"/>
      </w:r>
      <w:r w:rsidR="004F45D6">
        <w:rPr>
          <w:noProof/>
        </w:rPr>
        <w:t>[4, 5, 7]</w:t>
      </w:r>
      <w:r w:rsidRPr="00C60485">
        <w:fldChar w:fldCharType="end"/>
      </w:r>
      <w:r w:rsidRPr="00C60485">
        <w:t xml:space="preserve">. Rodents use basal metabolic rate and non-shivering thermogenesis as their principle mechanisms for heat production, mainly because of their small size </w:t>
      </w:r>
      <w:r w:rsidRPr="00C60485">
        <w:fldChar w:fldCharType="begin"/>
      </w:r>
      <w:r w:rsidR="004F45D6">
        <w:instrText xml:space="preserve"> ADDIN EN.CITE &lt;EndNote&gt;&lt;Cite&gt;&lt;Author&gt;Liu&lt;/Author&gt;&lt;Year&gt;2004&lt;/Year&gt;&lt;RecNum&gt;255&lt;/RecNum&gt;&lt;DisplayText&gt;[8]&lt;/DisplayText&gt;&lt;record&gt;&lt;rec-number&gt;255&lt;/rec-number&gt;&lt;foreign-keys&gt;&lt;key app="EN" db-id="5ea0evt9jtvwvgezzpqx0z9kvevfr9x950wz" timestamp="1618310499"&gt;255&lt;/key&gt;&lt;/foreign-keys&gt;&lt;ref-type name="Journal Article"&gt;17&lt;/ref-type&gt;&lt;contributors&gt;&lt;authors&gt;&lt;author&gt;Liu, Jin-Song&lt;/author&gt;&lt;author&gt;Wang, De-Hua&lt;/author&gt;&lt;author&gt;Sun, Ru-Yong&lt;/author&gt;&lt;/authors&gt;&lt;/contributors&gt;&lt;titles&gt;&lt;title&gt;Metabolism and thermoregulation in three species of rodent from Northeastern China&lt;/title&gt;&lt;secondary-title&gt;Journal of Thermal Biology&lt;/secondary-title&gt;&lt;/titles&gt;&lt;periodical&gt;&lt;full-title&gt;Journal of Thermal Biology&lt;/full-title&gt;&lt;/periodical&gt;&lt;pages&gt;177-183&lt;/pages&gt;&lt;volume&gt;29&lt;/volume&gt;&lt;number&gt;3&lt;/number&gt;&lt;keywords&gt;&lt;keyword&gt;Basal metabolic rate&lt;/keyword&gt;&lt;keyword&gt;Non-shivering thermogenesis&lt;/keyword&gt;&lt;keyword&gt;Gray red-backed vole&lt;/keyword&gt;&lt;keyword&gt;Large Japanese field mouse&lt;/keyword&gt;&lt;keyword&gt;Striped field mouse&lt;/keyword&gt;&lt;keyword&gt;Thermal conductance&lt;/keyword&gt;&lt;keyword&gt;Body temperature&lt;/keyword&gt;&lt;keyword&gt;Graphical distribution&lt;/keyword&gt;&lt;/keywords&gt;&lt;dates&gt;&lt;year&gt;2004&lt;/year&gt;&lt;pub-dates&gt;&lt;date&gt;2004/04/01/&lt;/date&gt;&lt;/pub-dates&gt;&lt;/dates&gt;&lt;isbn&gt;0306-4565&lt;/isbn&gt;&lt;urls&gt;&lt;related-urls&gt;&lt;url&gt;https://www.sciencedirect.com/science/article/pii/S0306456504000178&lt;/url&gt;&lt;/related-urls&gt;&lt;/urls&gt;&lt;electronic-resource-num&gt;https://doi.org/10.1016/j.jtherbio.2004.02.003&lt;/electronic-resource-num&gt;&lt;/record&gt;&lt;/Cite&gt;&lt;/EndNote&gt;</w:instrText>
      </w:r>
      <w:r w:rsidRPr="00C60485">
        <w:fldChar w:fldCharType="separate"/>
      </w:r>
      <w:r w:rsidR="004F45D6">
        <w:rPr>
          <w:noProof/>
        </w:rPr>
        <w:t>[8]</w:t>
      </w:r>
      <w:r w:rsidRPr="00C60485">
        <w:fldChar w:fldCharType="end"/>
      </w:r>
      <w:r w:rsidRPr="00C60485">
        <w:t xml:space="preserve">. In terms of heat loss, transfer of excess heat to the environment is facilitated by so-called heat transfer zones, which are usually found at the body extremities, for example, </w:t>
      </w:r>
      <w:r w:rsidR="00442791">
        <w:t xml:space="preserve">in </w:t>
      </w:r>
      <w:r w:rsidRPr="00C60485">
        <w:t xml:space="preserve">humans, typically, acute heat loss is mediated by redistributing blood to cutaneous vascular beds </w:t>
      </w:r>
      <w:r w:rsidRPr="00C60485">
        <w:fldChar w:fldCharType="begin"/>
      </w:r>
      <w:r w:rsidR="004F45D6">
        <w:instrText xml:space="preserve"> ADDIN EN.CITE &lt;EndNote&gt;&lt;Cite&gt;&lt;Author&gt;Hemingway&lt;/Author&gt;&lt;Year&gt;1968&lt;/Year&gt;&lt;RecNum&gt;4805&lt;/RecNum&gt;&lt;DisplayText&gt;[5]&lt;/DisplayText&gt;&lt;record&gt;&lt;rec-number&gt;4805&lt;/rec-number&gt;&lt;foreign-keys&gt;&lt;key app="EN" db-id="tfdwx2vrx2pvrnezft05pwf0f2xxer52d552" timestamp="1637068527" guid="325fc984-428e-43f9-b7a2-debc869b137a"&gt;4805&lt;/key&gt;&lt;/foreign-keys&gt;&lt;ref-type name="Journal Article"&gt;17&lt;/ref-type&gt;&lt;contributors&gt;&lt;authors&gt;&lt;author&gt;Hemingway, A.&lt;/author&gt;&lt;author&gt;Price, W. M.&lt;/author&gt;&lt;/authors&gt;&lt;/contributors&gt;&lt;titles&gt;&lt;title&gt;The autonomic nervous system and regulation of body temperature&lt;/title&gt;&lt;secondary-title&gt;Anesthesiology&lt;/secondary-title&gt;&lt;/titles&gt;&lt;periodical&gt;&lt;full-title&gt;Anesthesiology&lt;/full-title&gt;&lt;/periodical&gt;&lt;pages&gt;693-701&lt;/pages&gt;&lt;volume&gt;29&lt;/volume&gt;&lt;number&gt;4&lt;/number&gt;&lt;keywords&gt;&lt;keyword&gt;Autonomic Nervous System/physiology&lt;/keyword&gt;&lt;keyword&gt;Body Temperature Regulation/*physiology&lt;/keyword&gt;&lt;keyword&gt;Catecholamines/physiology&lt;/keyword&gt;&lt;keyword&gt;Humans&lt;/keyword&gt;&lt;keyword&gt;Oxygen Consumption/physiology&lt;/keyword&gt;&lt;keyword&gt;Sensory Receptor Cells/physiology&lt;/keyword&gt;&lt;keyword&gt;Skin/blood supply&lt;/keyword&gt;&lt;keyword&gt;Sweating/physiology&lt;/keyword&gt;&lt;keyword&gt;Sympathetic Nervous System/*physiology&lt;/keyword&gt;&lt;keyword&gt;Thyroid Hormones/physiology&lt;/keyword&gt;&lt;keyword&gt;Vasomotor System/physiology&lt;/keyword&gt;&lt;/keywords&gt;&lt;dates&gt;&lt;year&gt;1968&lt;/year&gt;&lt;pub-dates&gt;&lt;date&gt;Jul-Aug&lt;/date&gt;&lt;/pub-dates&gt;&lt;/dates&gt;&lt;isbn&gt;0003-3022 (Print)&amp;#xD;0003-3022 (Linking)&lt;/isbn&gt;&lt;accession-num&gt;4874154&lt;/accession-num&gt;&lt;urls&gt;&lt;related-urls&gt;&lt;url&gt;https://www.ncbi.nlm.nih.gov/pubmed/4874154&lt;/url&gt;&lt;/related-urls&gt;&lt;/urls&gt;&lt;electronic-resource-num&gt;10.1097/00000542-196807000-00012&lt;/electronic-resource-num&gt;&lt;/record&gt;&lt;/Cite&gt;&lt;/EndNote&gt;</w:instrText>
      </w:r>
      <w:r w:rsidRPr="00C60485">
        <w:fldChar w:fldCharType="separate"/>
      </w:r>
      <w:r w:rsidR="004F45D6">
        <w:rPr>
          <w:noProof/>
        </w:rPr>
        <w:t>[5]</w:t>
      </w:r>
      <w:r w:rsidRPr="00C60485">
        <w:fldChar w:fldCharType="end"/>
      </w:r>
      <w:r w:rsidRPr="00C60485">
        <w:t xml:space="preserve">.  The location of critical heat transfer zones are somewhat species specific, so for example, the ear for elephants and rabbits </w:t>
      </w:r>
      <w:r w:rsidRPr="00C60485">
        <w:fldChar w:fldCharType="begin">
          <w:fldData xml:space="preserve">PEVuZE5vdGU+PENpdGU+PEF1dGhvcj5QaGlsbGlwczwvQXV0aG9yPjxZZWFyPjE5OTI8L1llYXI+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</w:fldData>
        </w:fldChar>
      </w:r>
      <w:r w:rsidR="004F45D6">
        <w:instrText xml:space="preserve"> ADDIN EN.CITE </w:instrText>
      </w:r>
      <w:r w:rsidR="004F45D6">
        <w:fldChar w:fldCharType="begin">
          <w:fldData xml:space="preserve">PEVuZE5vdGU+PENpdGU+PEF1dGhvcj5QaGlsbGlwczwvQXV0aG9yPjxZZWFyPjE5OTI8L1llYXI+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</w:fldData>
        </w:fldChar>
      </w:r>
      <w:r w:rsidR="004F45D6">
        <w:instrText xml:space="preserve"> ADDIN EN.CITE.DATA </w:instrText>
      </w:r>
      <w:r w:rsidR="004F45D6">
        <w:fldChar w:fldCharType="end"/>
      </w:r>
      <w:r w:rsidRPr="00C60485">
        <w:fldChar w:fldCharType="separate"/>
      </w:r>
      <w:r w:rsidR="004F45D6">
        <w:rPr>
          <w:noProof/>
        </w:rPr>
        <w:t>[9, 10]</w:t>
      </w:r>
      <w:r w:rsidRPr="00C60485">
        <w:fldChar w:fldCharType="end"/>
      </w:r>
      <w:r w:rsidRPr="00C60485">
        <w:t xml:space="preserve">, head vasculature in large dinosaurs </w:t>
      </w:r>
      <w:r w:rsidRPr="00C60485">
        <w:fldChar w:fldCharType="begin">
          <w:fldData xml:space="preserve">PEVuZE5vdGU+PENpdGU+PEF1dGhvcj5Qb3J0ZXI8L0F1dGhvcj48WWVhcj4yMDIwPC9ZZWFyPjxS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</w:fldData>
        </w:fldChar>
      </w:r>
      <w:r w:rsidR="004F45D6">
        <w:instrText xml:space="preserve"> ADDIN EN.CITE </w:instrText>
      </w:r>
      <w:r w:rsidR="004F45D6">
        <w:fldChar w:fldCharType="begin">
          <w:fldData xml:space="preserve">PEVuZE5vdGU+PENpdGU+PEF1dGhvcj5Qb3J0ZXI8L0F1dGhvcj48WWVhcj4yMDIwPC9ZZWFyPjxS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</w:fldData>
        </w:fldChar>
      </w:r>
      <w:r w:rsidR="004F45D6">
        <w:instrText xml:space="preserve"> ADDIN EN.CITE.DATA </w:instrText>
      </w:r>
      <w:r w:rsidR="004F45D6">
        <w:fldChar w:fldCharType="end"/>
      </w:r>
      <w:r w:rsidRPr="00C60485">
        <w:fldChar w:fldCharType="separate"/>
      </w:r>
      <w:r w:rsidR="004F45D6">
        <w:rPr>
          <w:noProof/>
        </w:rPr>
        <w:t>[11, 12]</w:t>
      </w:r>
      <w:r w:rsidRPr="00C60485">
        <w:fldChar w:fldCharType="end"/>
      </w:r>
      <w:r w:rsidRPr="00C60485">
        <w:t xml:space="preserve"> and the feet </w:t>
      </w:r>
      <w:r w:rsidRPr="00C60485">
        <w:fldChar w:fldCharType="begin"/>
      </w:r>
      <w:r w:rsidR="004F45D6">
        <w:instrText xml:space="preserve"> ADDIN EN.CITE &lt;EndNote&gt;&lt;Cite&gt;&lt;Author&gt;Hankenson&lt;/Author&gt;&lt;Year&gt;2018&lt;/Year&gt;&lt;RecNum&gt;261&lt;/RecNum&gt;&lt;DisplayText&gt;[13]&lt;/DisplayText&gt;&lt;record&gt;&lt;rec-number&gt;261&lt;/rec-number&gt;&lt;foreign-keys&gt;&lt;key app="EN" db-id="5ea0evt9jtvwvgezzpqx0z9kvevfr9x950wz" timestamp="1618311061"&gt;261&lt;/key&gt;&lt;/foreign-keys&gt;&lt;ref-type name="Journal Article"&gt;17&lt;/ref-type&gt;&lt;contributors&gt;&lt;authors&gt;&lt;author&gt;Hankenson, F. Claire&lt;/author&gt;&lt;author&gt;Marx, James O.&lt;/author&gt;&lt;author&gt;Gordon, Christopher J.&lt;/author&gt;&lt;author&gt;David, John M.&lt;/author&gt;&lt;/authors&gt;&lt;/contributors&gt;&lt;titles&gt;&lt;title&gt;Effects of Rodent Thermoregulation on Animal Models in the Research Environment&lt;/title&gt;&lt;secondary-title&gt;Comparative medicine&lt;/secondary-title&gt;&lt;alt-title&gt;Comp Med&lt;/alt-title&gt;&lt;/titles&gt;&lt;periodical&gt;&lt;full-title&gt;Comparative medicine&lt;/full-title&gt;&lt;abbr-1&gt;Comp Med&lt;/abbr-1&gt;&lt;/periodical&gt;&lt;alt-periodical&gt;&lt;full-title&gt;Comparative medicine&lt;/full-title&gt;&lt;abbr-1&gt;Comp Med&lt;/abbr-1&gt;&lt;/alt-periodical&gt;&lt;pages&gt;425-438&lt;/pages&gt;&lt;volume&gt;68&lt;/volume&gt;&lt;number&gt;6&lt;/number&gt;&lt;edition&gt;2018/11/20&lt;/edition&gt;&lt;keywords&gt;&lt;keyword&gt;Adaptation, Physiological&lt;/keyword&gt;&lt;keyword&gt;Anesthesia/adverse effects/veterinary&lt;/keyword&gt;&lt;keyword&gt;Animal Welfare&lt;/keyword&gt;&lt;keyword&gt;Animals&lt;/keyword&gt;&lt;keyword&gt;Animals, Laboratory&lt;/keyword&gt;&lt;keyword&gt;Behavior, Animal&lt;/keyword&gt;&lt;keyword&gt;*Body Temperature Regulation&lt;/keyword&gt;&lt;keyword&gt;Housing, Animal&lt;/keyword&gt;&lt;keyword&gt;Mice&lt;/keyword&gt;&lt;keyword&gt;Models, Animal&lt;/keyword&gt;&lt;keyword&gt;Rats&lt;/keyword&gt;&lt;keyword&gt;Rodentia/*physiology&lt;/keyword&gt;&lt;keyword&gt;*Stress, Physiological&lt;/keyword&gt;&lt;/keywords&gt;&lt;dates&gt;&lt;year&gt;2018&lt;/year&gt;&lt;/dates&gt;&lt;publisher&gt;American Association for Laboratory Animal Science&lt;/publisher&gt;&lt;isbn&gt;1532-0820&lt;/isbn&gt;&lt;accession-num&gt;30458902&lt;/accession-num&gt;&lt;urls&gt;&lt;related-urls&gt;&lt;url&gt;https://pubmed.ncbi.nlm.nih.gov/30458902&lt;/url&gt;&lt;url&gt;https://www.ncbi.nlm.nih.gov/pmc/articles/PMC6310197/&lt;/url&gt;&lt;/related-urls&gt;&lt;/urls&gt;&lt;electronic-resource-num&gt;10.30802/AALAS-CM-18-000049&lt;/electronic-resource-num&gt;&lt;remote-database-name&gt;PubMed&lt;/remote-database-name&gt;&lt;language&gt;eng&lt;/language&gt;&lt;/record&gt;&lt;/Cite&gt;&lt;/EndNote&gt;</w:instrText>
      </w:r>
      <w:r w:rsidRPr="00C60485">
        <w:fldChar w:fldCharType="separate"/>
      </w:r>
      <w:r w:rsidR="004F45D6">
        <w:rPr>
          <w:noProof/>
        </w:rPr>
        <w:t>[13]</w:t>
      </w:r>
      <w:r w:rsidRPr="00C60485">
        <w:fldChar w:fldCharType="end"/>
      </w:r>
      <w:r w:rsidRPr="00C60485">
        <w:t xml:space="preserve"> and tail for rodents </w:t>
      </w:r>
      <w:r w:rsidRPr="00C60485">
        <w:fldChar w:fldCharType="begin">
          <w:fldData xml:space="preserve">PEVuZE5vdGU+PENpdGU+PEF1dGhvcj5Kb2hhbnNlbjwvQXV0aG9yPjxZZWFyPjE5NjI8L1llYXI+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</w:fldData>
        </w:fldChar>
      </w:r>
      <w:r w:rsidR="004F45D6">
        <w:instrText xml:space="preserve"> ADDIN EN.CITE </w:instrText>
      </w:r>
      <w:r w:rsidR="004F45D6">
        <w:fldChar w:fldCharType="begin">
          <w:fldData xml:space="preserve">PEVuZE5vdGU+PENpdGU+PEF1dGhvcj5Kb2hhbnNlbjwvQXV0aG9yPjxZZWFyPjE5NjI8L1llYXI+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</w:fldData>
        </w:fldChar>
      </w:r>
      <w:r w:rsidR="004F45D6">
        <w:instrText xml:space="preserve"> ADDIN EN.CITE.DATA </w:instrText>
      </w:r>
      <w:r w:rsidR="004F45D6">
        <w:fldChar w:fldCharType="end"/>
      </w:r>
      <w:r w:rsidRPr="00C60485">
        <w:fldChar w:fldCharType="separate"/>
      </w:r>
      <w:r w:rsidR="004F45D6">
        <w:rPr>
          <w:noProof/>
        </w:rPr>
        <w:t>[14-16]</w:t>
      </w:r>
      <w:r w:rsidRPr="00C60485">
        <w:fldChar w:fldCharType="end"/>
      </w:r>
      <w:r w:rsidRPr="00C60485">
        <w:t xml:space="preserve">.  The tail of rodents is ideal as a heat transfer zone due to its glabrous nature </w:t>
      </w:r>
      <w:r w:rsidRPr="00C60485">
        <w:fldChar w:fldCharType="begin"/>
      </w:r>
      <w:r w:rsidR="004F45D6">
        <w:instrText xml:space="preserve"> ADDIN EN.CITE &lt;EndNote&gt;&lt;Cite&gt;&lt;Author&gt;Grant&lt;/Author&gt;&lt;Year&gt;1963&lt;/Year&gt;&lt;RecNum&gt;4818&lt;/RecNum&gt;&lt;DisplayText&gt;[16]&lt;/DisplayText&gt;&lt;record&gt;&lt;rec-number&gt;4818&lt;/rec-number&gt;&lt;foreign-keys&gt;&lt;key app="EN" db-id="tfdwx2vrx2pvrnezft05pwf0f2xxer52d552" timestamp="1637068530" guid="baaf8dcd-bc96-425f-9100-e107cd57c129"&gt;4818&lt;/key&gt;&lt;/foreign-keys&gt;&lt;ref-type name="Journal Article"&gt;17&lt;/ref-type&gt;&lt;contributors&gt;&lt;authors&gt;&lt;author&gt;Grant, R. T.&lt;/author&gt;&lt;/authors&gt;&lt;/contributors&gt;&lt;titles&gt;&lt;title&gt;Vasodilation and body warming in the rat&lt;/title&gt;&lt;secondary-title&gt;J Physiol&lt;/secondary-title&gt;&lt;/titles&gt;&lt;periodical&gt;&lt;full-title&gt;J Physiol&lt;/full-title&gt;&lt;/periodical&gt;&lt;pages&gt;311-7&lt;/pages&gt;&lt;volume&gt;167&lt;/volume&gt;&lt;keywords&gt;&lt;keyword&gt;Animals&lt;/keyword&gt;&lt;keyword&gt;*Blood Vessels&lt;/keyword&gt;&lt;keyword&gt;*Body Temperature Regulation&lt;/keyword&gt;&lt;keyword&gt;*Ear&lt;/keyword&gt;&lt;keyword&gt;Rats&lt;/keyword&gt;&lt;keyword&gt;*Vasodilation&lt;/keyword&gt;&lt;/keywords&gt;&lt;dates&gt;&lt;year&gt;1963&lt;/year&gt;&lt;pub-dates&gt;&lt;date&gt;Jul&lt;/date&gt;&lt;/pub-dates&gt;&lt;/dates&gt;&lt;isbn&gt;0022-3751 (Print)&amp;#xD;0022-3751 (Linking)&lt;/isbn&gt;&lt;accession-num&gt;13949872&lt;/accession-num&gt;&lt;urls&gt;&lt;related-urls&gt;&lt;url&gt;https://www.ncbi.nlm.nih.gov/pubmed/13949872&lt;/url&gt;&lt;/related-urls&gt;&lt;/urls&gt;&lt;custom2&gt;PMC1359396&lt;/custom2&gt;&lt;electronic-resource-num&gt;10.1113/jphysiol.1963.sp007151&lt;/electronic-resource-num&gt;&lt;/record&gt;&lt;/Cite&gt;&lt;/EndNote&gt;</w:instrText>
      </w:r>
      <w:r w:rsidRPr="00C60485">
        <w:fldChar w:fldCharType="separate"/>
      </w:r>
      <w:r w:rsidR="004F45D6">
        <w:rPr>
          <w:noProof/>
        </w:rPr>
        <w:t>[16]</w:t>
      </w:r>
      <w:r w:rsidRPr="00C60485">
        <w:fldChar w:fldCharType="end"/>
      </w:r>
      <w:r w:rsidRPr="00C60485">
        <w:t xml:space="preserve">. </w:t>
      </w:r>
      <w:r w:rsidR="0066022E">
        <w:t>I</w:t>
      </w:r>
      <w:r w:rsidRPr="0070069A">
        <w:t xml:space="preserve">t </w:t>
      </w:r>
      <w:r w:rsidR="00742569">
        <w:t xml:space="preserve">is </w:t>
      </w:r>
      <w:r w:rsidRPr="0070069A">
        <w:t>thought that vasoconstriction rather than counter</w:t>
      </w:r>
      <w:r w:rsidR="001A4F43" w:rsidRPr="00C60485">
        <w:t>-</w:t>
      </w:r>
      <w:r w:rsidRPr="0070069A">
        <w:t xml:space="preserve">current heat exchange provides the major barrier to core-to-tail heat flow </w:t>
      </w:r>
      <w:r w:rsidRPr="0070069A">
        <w:fldChar w:fldCharType="begin"/>
      </w:r>
      <w:r w:rsidR="004F45D6">
        <w:instrText xml:space="preserve"> ADDIN EN.CITE &lt;EndNote&gt;&lt;Cite&gt;&lt;Author&gt;Young&lt;/Author&gt;&lt;Year&gt;1982&lt;/Year&gt;&lt;RecNum&gt;31&lt;/RecNum&gt;&lt;DisplayText&gt;[17]&lt;/DisplayText&gt;&lt;record&gt;&lt;rec-number&gt;31&lt;/rec-number&gt;&lt;foreign-keys&gt;&lt;key app="EN" db-id="zv050fpxo9rzv0ep5vexrf560wrwfpwxazde" timestamp="1646148406"&gt;31&lt;/key&gt;&lt;/foreign-keys&gt;&lt;ref-type name="Journal Article"&gt;17&lt;/ref-type&gt;&lt;contributors&gt;&lt;authors&gt;&lt;author&gt;Young, A. A.&lt;/author&gt;&lt;author&gt;Dawson, N. J.&lt;/author&gt;&lt;/authors&gt;&lt;/contributors&gt;&lt;titles&gt;&lt;title&gt;Evidence for on-off control of heat dissipation from the tail of the rat&lt;/title&gt;&lt;secondary-title&gt;Can J Physiol Pharmacol&lt;/secondary-title&gt;&lt;/titles&gt;&lt;periodical&gt;&lt;full-title&gt;Can J Physiol Pharmacol&lt;/full-title&gt;&lt;/periodical&gt;&lt;pages&gt;392-8&lt;/pages&gt;&lt;volume&gt;60&lt;/volume&gt;&lt;number&gt;3&lt;/number&gt;&lt;edition&gt;1982/03/01&lt;/edition&gt;&lt;keywords&gt;&lt;keyword&gt;Animals&lt;/keyword&gt;&lt;keyword&gt;Body Temperature&lt;/keyword&gt;&lt;keyword&gt;*Body Temperature Regulation&lt;/keyword&gt;&lt;keyword&gt;Calorimetry&lt;/keyword&gt;&lt;keyword&gt;Female&lt;/keyword&gt;&lt;keyword&gt;Hypothalamus/physiology&lt;/keyword&gt;&lt;keyword&gt;Rats/anatomy &amp;amp; histology/*physiology&lt;/keyword&gt;&lt;keyword&gt;Regional Blood Flow&lt;/keyword&gt;&lt;keyword&gt;Tail/anatomy &amp;amp; histology/blood supply/*physiology&lt;/keyword&gt;&lt;/keywords&gt;&lt;dates&gt;&lt;year&gt;1982&lt;/year&gt;&lt;pub-dates&gt;&lt;date&gt;Mar&lt;/date&gt;&lt;/pub-dates&gt;&lt;/dates&gt;&lt;isbn&gt;0008-4212 (Print)&amp;#xD;0008-4212&lt;/isbn&gt;&lt;accession-num&gt;7074424&lt;/accession-num&gt;&lt;urls&gt;&lt;/urls&gt;&lt;electronic-resource-num&gt;10.1139/y82-057&lt;/electronic-resource-num&gt;&lt;remote-database-provider&gt;NLM&lt;/remote-database-provider&gt;&lt;language&gt;eng&lt;/language&gt;&lt;/record&gt;&lt;/Cite&gt;&lt;/EndNote&gt;</w:instrText>
      </w:r>
      <w:r w:rsidRPr="0070069A">
        <w:fldChar w:fldCharType="separate"/>
      </w:r>
      <w:r w:rsidR="004F45D6">
        <w:rPr>
          <w:noProof/>
        </w:rPr>
        <w:t>[17]</w:t>
      </w:r>
      <w:r w:rsidRPr="0070069A">
        <w:fldChar w:fldCharType="end"/>
      </w:r>
      <w:r w:rsidRPr="0070069A">
        <w:t xml:space="preserve">. </w:t>
      </w:r>
      <w:r w:rsidRPr="00C60485">
        <w:t xml:space="preserve"> </w:t>
      </w:r>
    </w:p>
    <w:p w14:paraId="55A88B76" w14:textId="793574A6" w:rsidR="000C3061" w:rsidRPr="00C60485" w:rsidRDefault="000C3061" w:rsidP="000C3061">
      <w:pPr>
        <w:spacing w:line="360" w:lineRule="auto"/>
        <w:jc w:val="both"/>
      </w:pPr>
      <w:r w:rsidRPr="00C60485">
        <w:t>In this work, we have investigated the role of</w:t>
      </w:r>
      <w:r w:rsidRPr="00C60485">
        <w:rPr>
          <w:i/>
          <w:iCs/>
        </w:rPr>
        <w:t xml:space="preserve"> </w:t>
      </w:r>
      <w:r w:rsidR="008D6386">
        <w:rPr>
          <w:i/>
          <w:iCs/>
        </w:rPr>
        <w:t>M</w:t>
      </w:r>
      <w:r w:rsidR="008D6386" w:rsidRPr="00C60485">
        <w:rPr>
          <w:i/>
          <w:iCs/>
        </w:rPr>
        <w:t xml:space="preserve">us </w:t>
      </w:r>
      <w:r w:rsidRPr="00C60485">
        <w:rPr>
          <w:i/>
          <w:iCs/>
        </w:rPr>
        <w:t>muscularis</w:t>
      </w:r>
      <w:r w:rsidR="00715087">
        <w:rPr>
          <w:i/>
          <w:iCs/>
        </w:rPr>
        <w:t xml:space="preserve"> </w:t>
      </w:r>
      <w:r w:rsidR="00715087" w:rsidRPr="00C048E7">
        <w:rPr>
          <w:iCs/>
        </w:rPr>
        <w:t>(mouse)</w:t>
      </w:r>
      <w:r w:rsidRPr="00715087">
        <w:t xml:space="preserve"> </w:t>
      </w:r>
      <w:r w:rsidRPr="00C60485">
        <w:t xml:space="preserve">TRPV4 in this homeostatic system using a potent and selective TRPV4 inhibitor, GSK2193874.  TRPV4 is one of several temperature sensitive ion channels and expressed in both the hypothalamus and the vasculature, in both smooth muscle and endothelial cells.  Recently, there has been considerable interest in the immune, </w:t>
      </w:r>
      <w:proofErr w:type="spellStart"/>
      <w:r w:rsidRPr="00C60485">
        <w:t>neuromodulatory</w:t>
      </w:r>
      <w:proofErr w:type="spellEnd"/>
      <w:r w:rsidRPr="00C60485">
        <w:t xml:space="preserve">, cardiovascular and thermoregulatory potential of small molecule TRPV4 modulatory drugs, such as GSK2193874 and HC-067047 </w:t>
      </w:r>
      <w:r w:rsidRPr="00C60485">
        <w:fldChar w:fldCharType="begin">
          <w:fldData xml:space="preserve">PEVuZE5vdGU+PENpdGU+PEF1dGhvcj5TYW5kPC9BdXRob3I+PFllYXI+MjAxNTwvWWVhcj48UmVj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</w:fldData>
        </w:fldChar>
      </w:r>
      <w:r w:rsidR="004F45D6">
        <w:instrText xml:space="preserve"> ADDIN EN.CITE </w:instrText>
      </w:r>
      <w:r w:rsidR="004F45D6">
        <w:fldChar w:fldCharType="begin">
          <w:fldData xml:space="preserve">PEVuZE5vdGU+PENpdGU+PEF1dGhvcj5TYW5kPC9BdXRob3I+PFllYXI+MjAxNTwvWWVhcj48UmVj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</w:fldData>
        </w:fldChar>
      </w:r>
      <w:r w:rsidR="004F45D6">
        <w:instrText xml:space="preserve"> ADDIN EN.CITE.DATA </w:instrText>
      </w:r>
      <w:r w:rsidR="004F45D6">
        <w:fldChar w:fldCharType="end"/>
      </w:r>
      <w:r w:rsidRPr="00C60485">
        <w:fldChar w:fldCharType="separate"/>
      </w:r>
      <w:r w:rsidR="004F45D6">
        <w:rPr>
          <w:noProof/>
        </w:rPr>
        <w:t>[18-25]</w:t>
      </w:r>
      <w:r w:rsidRPr="00C60485">
        <w:fldChar w:fldCharType="end"/>
      </w:r>
      <w:r w:rsidRPr="00C60485">
        <w:t xml:space="preserve">.  </w:t>
      </w:r>
    </w:p>
    <w:p w14:paraId="62779B85" w14:textId="7728B0E0" w:rsidR="000C3061" w:rsidRPr="0070069A" w:rsidRDefault="000C3061" w:rsidP="007E0599">
      <w:pPr>
        <w:spacing w:line="360" w:lineRule="auto"/>
        <w:jc w:val="both"/>
      </w:pPr>
      <w:r w:rsidRPr="00C60485">
        <w:t>TRPV4 is a relatively non-selective Ca</w:t>
      </w:r>
      <w:r w:rsidRPr="00C60485">
        <w:rPr>
          <w:vertAlign w:val="superscript"/>
        </w:rPr>
        <w:t>2+</w:t>
      </w:r>
      <w:r w:rsidRPr="00C60485">
        <w:t xml:space="preserve"> channel (</w:t>
      </w:r>
      <w:proofErr w:type="spellStart"/>
      <w:r w:rsidRPr="00C60485">
        <w:t>PCa</w:t>
      </w:r>
      <w:proofErr w:type="spellEnd"/>
      <w:r w:rsidRPr="00C60485">
        <w:t>/</w:t>
      </w:r>
      <w:proofErr w:type="spellStart"/>
      <w:r w:rsidRPr="00C60485">
        <w:t>PNa</w:t>
      </w:r>
      <w:proofErr w:type="spellEnd"/>
      <w:r w:rsidRPr="00C60485">
        <w:t xml:space="preserve"> 6-10) that was first characterised as mechanosensory </w:t>
      </w:r>
      <w:r w:rsidRPr="00C60485">
        <w:fldChar w:fldCharType="begin">
          <w:fldData xml:space="preserve">PEVuZE5vdGU+PENpdGU+PEF1dGhvcj5Wb2V0czwvQXV0aG9yPjxZZWFyPjIwMDI8L1llYXI+PFJl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</w:fldData>
        </w:fldChar>
      </w:r>
      <w:r w:rsidR="004F45D6">
        <w:instrText xml:space="preserve"> ADDIN EN.CITE </w:instrText>
      </w:r>
      <w:r w:rsidR="004F45D6">
        <w:fldChar w:fldCharType="begin">
          <w:fldData xml:space="preserve">PEVuZE5vdGU+PENpdGU+PEF1dGhvcj5Wb2V0czwvQXV0aG9yPjxZZWFyPjIwMDI8L1llYXI+PFJl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</w:fldData>
        </w:fldChar>
      </w:r>
      <w:r w:rsidR="004F45D6">
        <w:instrText xml:space="preserve"> ADDIN EN.CITE.DATA </w:instrText>
      </w:r>
      <w:r w:rsidR="004F45D6">
        <w:fldChar w:fldCharType="end"/>
      </w:r>
      <w:r w:rsidRPr="00C60485">
        <w:fldChar w:fldCharType="separate"/>
      </w:r>
      <w:r w:rsidR="004F45D6">
        <w:rPr>
          <w:noProof/>
        </w:rPr>
        <w:t>[26, 27]</w:t>
      </w:r>
      <w:r w:rsidRPr="00C60485">
        <w:fldChar w:fldCharType="end"/>
      </w:r>
      <w:r w:rsidRPr="00C60485">
        <w:t xml:space="preserve">, however, it is also activated by temperatures </w:t>
      </w:r>
      <w:r w:rsidR="0010062C">
        <w:t>&gt;</w:t>
      </w:r>
      <w:r w:rsidRPr="00C60485">
        <w:t xml:space="preserve">30 </w:t>
      </w:r>
      <w:r w:rsidRPr="00C60485">
        <w:rPr>
          <w:rFonts w:cstheme="minorHAnsi"/>
        </w:rPr>
        <w:t>˚</w:t>
      </w:r>
      <w:r w:rsidRPr="00C60485">
        <w:t xml:space="preserve">C, and so, at physiological temperatures, it would be expected to be constitutively active under basal conditions </w:t>
      </w:r>
      <w:r w:rsidRPr="00C60485">
        <w:fldChar w:fldCharType="begin">
          <w:fldData xml:space="preserve">PEVuZE5vdGU+PENpdGU+PEF1dGhvcj5DaHVuZzwvQXV0aG9yPjxZZWFyPjIwMDM8L1llYXI+PFJl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NDcwNDQtNTE8L3BhZ2VzPjx2b2x1bWU+Mjc3PC92b2x1bWU+PG51bWJlcj40OTwv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</w:fldData>
        </w:fldChar>
      </w:r>
      <w:r w:rsidR="004F45D6">
        <w:instrText xml:space="preserve"> ADDIN EN.CITE </w:instrText>
      </w:r>
      <w:r w:rsidR="004F45D6">
        <w:fldChar w:fldCharType="begin">
          <w:fldData xml:space="preserve">PEVuZE5vdGU+PENpdGU+PEF1dGhvcj5DaHVuZzwvQXV0aG9yPjxZZWFyPjIwMDM8L1llYXI+PFJl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NDcwNDQtNTE8L3BhZ2VzPjx2b2x1bWU+Mjc3PC92b2x1bWU+PG51bWJlcj40OTwv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</w:fldData>
        </w:fldChar>
      </w:r>
      <w:r w:rsidR="004F45D6">
        <w:instrText xml:space="preserve"> ADDIN EN.CITE.DATA </w:instrText>
      </w:r>
      <w:r w:rsidR="004F45D6">
        <w:fldChar w:fldCharType="end"/>
      </w:r>
      <w:r w:rsidRPr="00C60485">
        <w:fldChar w:fldCharType="separate"/>
      </w:r>
      <w:r w:rsidR="004F45D6">
        <w:rPr>
          <w:noProof/>
        </w:rPr>
        <w:t>[28-30]</w:t>
      </w:r>
      <w:r w:rsidRPr="00C60485">
        <w:fldChar w:fldCharType="end"/>
      </w:r>
      <w:r w:rsidRPr="0070069A">
        <w:t xml:space="preserve">. </w:t>
      </w:r>
      <w:r w:rsidR="0066022E">
        <w:t>A</w:t>
      </w:r>
      <w:r w:rsidRPr="0070069A">
        <w:t xml:space="preserve">ctivation of TRPV4 leads to vasodilation </w:t>
      </w:r>
      <w:r w:rsidRPr="0070069A">
        <w:fldChar w:fldCharType="begin">
          <w:fldData xml:space="preserve">PEVuZE5vdGU+PENpdGU+PEF1dGhvcj5FYXJsZXk8L0F1dGhvcj48WWVhcj4yMDA5PC9ZZWFyPjxS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</w:fldData>
        </w:fldChar>
      </w:r>
      <w:r w:rsidR="004F45D6">
        <w:instrText xml:space="preserve"> ADDIN EN.CITE </w:instrText>
      </w:r>
      <w:r w:rsidR="004F45D6">
        <w:fldChar w:fldCharType="begin">
          <w:fldData xml:space="preserve">PEVuZE5vdGU+PENpdGU+PEF1dGhvcj5FYXJsZXk8L0F1dGhvcj48WWVhcj4yMDA5PC9ZZWFyPjxS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</w:fldData>
        </w:fldChar>
      </w:r>
      <w:r w:rsidR="004F45D6">
        <w:instrText xml:space="preserve"> ADDIN EN.CITE.DATA </w:instrText>
      </w:r>
      <w:r w:rsidR="004F45D6">
        <w:fldChar w:fldCharType="end"/>
      </w:r>
      <w:r w:rsidRPr="0070069A">
        <w:fldChar w:fldCharType="separate"/>
      </w:r>
      <w:r w:rsidR="004F45D6">
        <w:rPr>
          <w:noProof/>
        </w:rPr>
        <w:t>[31-34]</w:t>
      </w:r>
      <w:r w:rsidRPr="0070069A">
        <w:fldChar w:fldCharType="end"/>
      </w:r>
      <w:r w:rsidR="00065CA2">
        <w:t xml:space="preserve"> and</w:t>
      </w:r>
      <w:r w:rsidRPr="00C60485">
        <w:t xml:space="preserve"> logica</w:t>
      </w:r>
      <w:r w:rsidR="00065CA2">
        <w:t>lly, therefore,</w:t>
      </w:r>
      <w:r w:rsidRPr="00C60485">
        <w:t xml:space="preserve"> transgenic elimination of TRPV4 (TRPV4-/- knock out) would </w:t>
      </w:r>
      <w:r w:rsidR="00065CA2">
        <w:t xml:space="preserve">be expected to </w:t>
      </w:r>
      <w:r w:rsidRPr="00C60485">
        <w:t xml:space="preserve">increase blood pressure, but it does not </w:t>
      </w:r>
      <w:r w:rsidRPr="00C60485">
        <w:fldChar w:fldCharType="begin">
          <w:fldData xml:space="preserve">PEVuZE5vdGU+PENpdGU+PEF1dGhvcj5FYXJsZXk8L0F1dGhvcj48WWVhcj4yMDA5PC9ZZWFyPjxS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=
</w:fldData>
        </w:fldChar>
      </w:r>
      <w:r w:rsidR="004F45D6">
        <w:instrText xml:space="preserve"> ADDIN EN.CITE </w:instrText>
      </w:r>
      <w:r w:rsidR="004F45D6">
        <w:fldChar w:fldCharType="begin">
          <w:fldData xml:space="preserve">PEVuZE5vdGU+PENpdGU+PEF1dGhvcj5FYXJsZXk8L0F1dGhvcj48WWVhcj4yMDA5PC9ZZWFyPjxS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=
</w:fldData>
        </w:fldChar>
      </w:r>
      <w:r w:rsidR="004F45D6">
        <w:instrText xml:space="preserve"> ADDIN EN.CITE.DATA </w:instrText>
      </w:r>
      <w:r w:rsidR="004F45D6">
        <w:fldChar w:fldCharType="end"/>
      </w:r>
      <w:r w:rsidRPr="00C60485">
        <w:fldChar w:fldCharType="separate"/>
      </w:r>
      <w:r w:rsidR="004F45D6">
        <w:rPr>
          <w:noProof/>
        </w:rPr>
        <w:t>[18, 31]</w:t>
      </w:r>
      <w:r w:rsidRPr="00C60485">
        <w:fldChar w:fldCharType="end"/>
      </w:r>
      <w:r w:rsidRPr="00C60485">
        <w:t xml:space="preserve">.  </w:t>
      </w:r>
    </w:p>
    <w:p w14:paraId="21962039" w14:textId="10C36D9A" w:rsidR="000C3061" w:rsidRPr="0070069A" w:rsidRDefault="000C3061" w:rsidP="000C3061">
      <w:pPr>
        <w:spacing w:line="360" w:lineRule="auto"/>
        <w:jc w:val="both"/>
      </w:pPr>
      <w:r w:rsidRPr="0070069A">
        <w:lastRenderedPageBreak/>
        <w:t xml:space="preserve">The precise contribution of TRPV4 to </w:t>
      </w:r>
      <w:proofErr w:type="spellStart"/>
      <w:r w:rsidRPr="0070069A">
        <w:t>thermosensing</w:t>
      </w:r>
      <w:proofErr w:type="spellEnd"/>
      <w:r w:rsidRPr="0070069A">
        <w:t xml:space="preserve"> and thermoregulation </w:t>
      </w:r>
      <w:r w:rsidRPr="0010062C">
        <w:rPr>
          <w:i/>
        </w:rPr>
        <w:t xml:space="preserve">in vivo </w:t>
      </w:r>
      <w:r w:rsidRPr="0070069A">
        <w:t xml:space="preserve">remain unclear. No changes in escape latency from heat stimuli were observed in the hotplate challenge </w:t>
      </w:r>
      <w:r w:rsidRPr="0070069A">
        <w:fldChar w:fldCharType="begin">
          <w:fldData xml:space="preserve">PEVuZE5vdGU+PENpdGU+PEF1dGhvcj5TdXp1a2k8L0F1dGhvcj48WWVhcj4yMDAzPC9ZZWFyPjxS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==
</w:fldData>
        </w:fldChar>
      </w:r>
      <w:r w:rsidR="004F45D6">
        <w:instrText xml:space="preserve"> ADDIN EN.CITE </w:instrText>
      </w:r>
      <w:r w:rsidR="004F45D6">
        <w:fldChar w:fldCharType="begin">
          <w:fldData xml:space="preserve">PEVuZE5vdGU+PENpdGU+PEF1dGhvcj5TdXp1a2k8L0F1dGhvcj48WWVhcj4yMDAzPC9ZZWFyPjxS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==
</w:fldData>
        </w:fldChar>
      </w:r>
      <w:r w:rsidR="004F45D6">
        <w:instrText xml:space="preserve"> ADDIN EN.CITE.DATA </w:instrText>
      </w:r>
      <w:r w:rsidR="004F45D6">
        <w:fldChar w:fldCharType="end"/>
      </w:r>
      <w:r w:rsidRPr="0070069A">
        <w:fldChar w:fldCharType="separate"/>
      </w:r>
      <w:r w:rsidR="004F45D6">
        <w:rPr>
          <w:noProof/>
        </w:rPr>
        <w:t>[35, 36]</w:t>
      </w:r>
      <w:r w:rsidRPr="0070069A">
        <w:fldChar w:fldCharType="end"/>
      </w:r>
      <w:r w:rsidRPr="0070069A">
        <w:t xml:space="preserve">. However, post subcutaneous injection of capsaicin or carrageenan, TRPV4-/- mice showed longer escape latencies from the hot surface compared to wild-type </w:t>
      </w:r>
      <w:r w:rsidRPr="0070069A">
        <w:fldChar w:fldCharType="begin"/>
      </w:r>
      <w:r w:rsidR="004F45D6">
        <w:instrText xml:space="preserve"> ADDIN EN.CITE &lt;EndNote&gt;&lt;Cite&gt;&lt;Author&gt;Todaka&lt;/Author&gt;&lt;Year&gt;2004&lt;/Year&gt;&lt;RecNum&gt;4789&lt;/RecNum&gt;&lt;DisplayText&gt;[36]&lt;/DisplayText&gt;&lt;record&gt;&lt;rec-number&gt;4789&lt;/rec-number&gt;&lt;foreign-keys&gt;&lt;key app="EN" db-id="tfdwx2vrx2pvrnezft05pwf0f2xxer52d552" timestamp="1637068521" guid="5031758e-748b-4901-8dbf-90e64bffae5a"&gt;4789&lt;/key&gt;&lt;/foreign-keys&gt;&lt;ref-type name="Journal Article"&gt;17&lt;/ref-type&gt;&lt;contributors&gt;&lt;authors&gt;&lt;author&gt;Todaka, H.&lt;/author&gt;&lt;author&gt;Taniguchi, J.&lt;/author&gt;&lt;author&gt;Satoh, J.&lt;/author&gt;&lt;author&gt;Mizuno, A.&lt;/author&gt;&lt;author&gt;Suzuki, M.&lt;/author&gt;&lt;/authors&gt;&lt;/contributors&gt;&lt;auth-address&gt;Department of Pharmacology, Division of Molecular Pharmacology, Jichi Medical School 3311-1, Yakushiji, Minamikawachi, Tochigi 329-0498, Japan.&lt;/auth-address&gt;&lt;titles&gt;&lt;title&gt;Warm temperature-sensitive transient receptor potential vanilloid 4 (TRPV4) plays an essential role in thermal hyperalgesia&lt;/title&gt;&lt;secondary-title&gt;J Biol Chem&lt;/secondary-title&gt;&lt;/titles&gt;&lt;periodical&gt;&lt;full-title&gt;J Biol Chem&lt;/full-title&gt;&lt;/periodical&gt;&lt;pages&gt;35133-8&lt;/pages&gt;&lt;volume&gt;279&lt;/volume&gt;&lt;number&gt;34&lt;/number&gt;&lt;keywords&gt;&lt;keyword&gt;Animals&lt;/keyword&gt;&lt;keyword&gt;Carrageenan/toxicity&lt;/keyword&gt;&lt;keyword&gt;Cation Transport Proteins/genetics/*metabolism&lt;/keyword&gt;&lt;keyword&gt;Hot Temperature&lt;/keyword&gt;&lt;keyword&gt;Hyperalgesia/chemically induced/genetics/*metabolism&lt;/keyword&gt;&lt;keyword&gt;Ion Channels/genetics/*metabolism&lt;/keyword&gt;&lt;keyword&gt;Mice&lt;/keyword&gt;&lt;keyword&gt;Mice, Knockout&lt;/keyword&gt;&lt;keyword&gt;Peripheral Nervous System/drug effects/metabolism&lt;/keyword&gt;&lt;keyword&gt;TRPV Cation Channels&lt;/keyword&gt;&lt;/keywords&gt;&lt;dates&gt;&lt;year&gt;2004&lt;/year&gt;&lt;pub-dates&gt;&lt;date&gt;Aug 20&lt;/date&gt;&lt;/pub-dates&gt;&lt;/dates&gt;&lt;isbn&gt;0021-9258 (Print)&amp;#xD;0021-9258 (Linking)&lt;/isbn&gt;&lt;accession-num&gt;15187078&lt;/accession-num&gt;&lt;urls&gt;&lt;related-urls&gt;&lt;url&gt;https://www.ncbi.nlm.nih.gov/pubmed/15187078&lt;/url&gt;&lt;/related-urls&gt;&lt;/urls&gt;&lt;electronic-resource-num&gt;10.1074/jbc.M406260200&lt;/electronic-resource-num&gt;&lt;/record&gt;&lt;/Cite&gt;&lt;/EndNote&gt;</w:instrText>
      </w:r>
      <w:r w:rsidRPr="0070069A">
        <w:fldChar w:fldCharType="separate"/>
      </w:r>
      <w:r w:rsidR="004F45D6">
        <w:rPr>
          <w:noProof/>
        </w:rPr>
        <w:t>[36]</w:t>
      </w:r>
      <w:r w:rsidRPr="0070069A">
        <w:fldChar w:fldCharType="end"/>
      </w:r>
      <w:r w:rsidRPr="0070069A">
        <w:t xml:space="preserve">. In another study, it was shown that </w:t>
      </w:r>
      <w:r w:rsidR="00065CA2">
        <w:t>TRPV</w:t>
      </w:r>
      <w:r w:rsidRPr="0070069A">
        <w:t xml:space="preserve">4 is required for normal thermal responsiveness </w:t>
      </w:r>
      <w:r w:rsidRPr="0070069A">
        <w:rPr>
          <w:i/>
        </w:rPr>
        <w:t>in</w:t>
      </w:r>
      <w:r w:rsidRPr="0070069A">
        <w:t xml:space="preserve"> </w:t>
      </w:r>
      <w:r w:rsidRPr="0070069A">
        <w:rPr>
          <w:i/>
        </w:rPr>
        <w:t>vivo</w:t>
      </w:r>
      <w:r w:rsidRPr="0070069A">
        <w:t>; on a thermal gradient, TRPV4</w:t>
      </w:r>
      <w:r w:rsidRPr="00065CA2">
        <w:t xml:space="preserve">-/- </w:t>
      </w:r>
      <w:r w:rsidRPr="0070069A">
        <w:t xml:space="preserve">mice selected warmer floor temperatures. In addition, </w:t>
      </w:r>
      <w:r w:rsidR="00065CA2" w:rsidRPr="0070069A">
        <w:t>TRPV4</w:t>
      </w:r>
      <w:r w:rsidR="00065CA2" w:rsidRPr="00065CA2">
        <w:t>-/-</w:t>
      </w:r>
      <w:r w:rsidR="00065CA2">
        <w:t xml:space="preserve"> </w:t>
      </w:r>
      <w:r w:rsidRPr="0070069A">
        <w:t xml:space="preserve">mice also exhibited prolonged withdrawal latencies during acute tail heating </w:t>
      </w:r>
      <w:r w:rsidRPr="0070069A">
        <w:fldChar w:fldCharType="begin">
          <w:fldData xml:space="preserve">PEVuZE5vdGU+PENpdGU+PEF1dGhvcj5MZWU8L0F1dGhvcj48WWVhcj4yMDA1PC9ZZWFyPjxSZWNO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</w:fldData>
        </w:fldChar>
      </w:r>
      <w:r w:rsidR="004F45D6">
        <w:instrText xml:space="preserve"> ADDIN EN.CITE </w:instrText>
      </w:r>
      <w:r w:rsidR="004F45D6">
        <w:fldChar w:fldCharType="begin">
          <w:fldData xml:space="preserve">PEVuZE5vdGU+PENpdGU+PEF1dGhvcj5MZWU8L0F1dGhvcj48WWVhcj4yMDA1PC9ZZWFyPjxSZWNO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</w:fldData>
        </w:fldChar>
      </w:r>
      <w:r w:rsidR="004F45D6">
        <w:instrText xml:space="preserve"> ADDIN EN.CITE.DATA </w:instrText>
      </w:r>
      <w:r w:rsidR="004F45D6">
        <w:fldChar w:fldCharType="end"/>
      </w:r>
      <w:r w:rsidRPr="0070069A">
        <w:fldChar w:fldCharType="separate"/>
      </w:r>
      <w:r w:rsidR="004F45D6">
        <w:rPr>
          <w:noProof/>
        </w:rPr>
        <w:t>[37]</w:t>
      </w:r>
      <w:r w:rsidRPr="0070069A">
        <w:fldChar w:fldCharType="end"/>
      </w:r>
      <w:r w:rsidRPr="0070069A">
        <w:t xml:space="preserve">. </w:t>
      </w:r>
    </w:p>
    <w:p w14:paraId="175EFB8F" w14:textId="12C8FCA5" w:rsidR="000C3061" w:rsidRPr="0070069A" w:rsidRDefault="000C3061" w:rsidP="000C3061">
      <w:pPr>
        <w:spacing w:line="360" w:lineRule="auto"/>
        <w:jc w:val="both"/>
      </w:pPr>
      <w:r w:rsidRPr="0070069A">
        <w:t>In terms of pharmacological manipulation</w:t>
      </w:r>
      <w:r w:rsidR="00065CA2">
        <w:t>s</w:t>
      </w:r>
      <w:r w:rsidRPr="0070069A">
        <w:t>, activation of TRPV4 with topological RN1747 decrease</w:t>
      </w:r>
      <w:r w:rsidR="0010062C">
        <w:t>d</w:t>
      </w:r>
      <w:r w:rsidRPr="0070069A">
        <w:t xml:space="preserve"> core temperature of </w:t>
      </w:r>
      <w:r w:rsidR="008D6386">
        <w:rPr>
          <w:i/>
          <w:iCs/>
        </w:rPr>
        <w:t>R</w:t>
      </w:r>
      <w:r w:rsidR="008D6386" w:rsidRPr="0070069A">
        <w:rPr>
          <w:i/>
          <w:iCs/>
        </w:rPr>
        <w:t xml:space="preserve">attus </w:t>
      </w:r>
      <w:r w:rsidRPr="0070069A">
        <w:rPr>
          <w:i/>
          <w:iCs/>
        </w:rPr>
        <w:t>norvegicus</w:t>
      </w:r>
      <w:r w:rsidRPr="0070069A">
        <w:t xml:space="preserve"> and increased tail vasodilatation </w:t>
      </w:r>
      <w:r w:rsidRPr="0070069A">
        <w:fldChar w:fldCharType="begin">
          <w:fldData xml:space="preserve">PEVuZE5vdGU+PENpdGU+PEF1dGhvcj5WaXppbjwvQXV0aG9yPjxZZWFyPjIwMTU8L1llYXI+PFJl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</w:fldData>
        </w:fldChar>
      </w:r>
      <w:r w:rsidR="004F45D6">
        <w:instrText xml:space="preserve"> ADDIN EN.CITE </w:instrText>
      </w:r>
      <w:r w:rsidR="004F45D6">
        <w:fldChar w:fldCharType="begin">
          <w:fldData xml:space="preserve">PEVuZE5vdGU+PENpdGU+PEF1dGhvcj5WaXppbjwvQXV0aG9yPjxZZWFyPjIwMTU8L1llYXI+PFJl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</w:fldData>
        </w:fldChar>
      </w:r>
      <w:r w:rsidR="004F45D6">
        <w:instrText xml:space="preserve"> ADDIN EN.CITE.DATA </w:instrText>
      </w:r>
      <w:r w:rsidR="004F45D6">
        <w:fldChar w:fldCharType="end"/>
      </w:r>
      <w:r w:rsidRPr="0070069A">
        <w:fldChar w:fldCharType="separate"/>
      </w:r>
      <w:r w:rsidR="004F45D6">
        <w:rPr>
          <w:noProof/>
        </w:rPr>
        <w:t>[38]</w:t>
      </w:r>
      <w:r w:rsidRPr="0070069A">
        <w:fldChar w:fldCharType="end"/>
      </w:r>
      <w:r w:rsidRPr="0070069A">
        <w:t xml:space="preserve">.  The effects of a TRPV4 inhibitor (HC067047), in the same study were mixed with increases of core body temperature with </w:t>
      </w:r>
      <w:proofErr w:type="spellStart"/>
      <w:r w:rsidRPr="0070069A">
        <w:t>ambients</w:t>
      </w:r>
      <w:proofErr w:type="spellEnd"/>
      <w:r w:rsidRPr="0070069A">
        <w:t xml:space="preserve"> of 26 and 30</w:t>
      </w:r>
      <w:r w:rsidRPr="0070069A">
        <w:rPr>
          <w:rFonts w:cstheme="minorHAnsi"/>
          <w:vertAlign w:val="superscript"/>
        </w:rPr>
        <w:t>◦</w:t>
      </w:r>
      <w:r w:rsidRPr="0070069A">
        <w:t>C, but not 22 and 32</w:t>
      </w:r>
      <w:r w:rsidRPr="0070069A">
        <w:rPr>
          <w:rFonts w:cstheme="minorHAnsi"/>
          <w:vertAlign w:val="superscript"/>
        </w:rPr>
        <w:t>◦</w:t>
      </w:r>
      <w:r w:rsidRPr="0070069A">
        <w:t>C.</w:t>
      </w:r>
    </w:p>
    <w:p w14:paraId="453CD7EB" w14:textId="53B77409" w:rsidR="000C3061" w:rsidRPr="0070069A" w:rsidRDefault="000C3061" w:rsidP="00065CA2">
      <w:pPr>
        <w:spacing w:line="360" w:lineRule="auto"/>
        <w:jc w:val="both"/>
      </w:pPr>
      <w:r w:rsidRPr="0070069A">
        <w:t xml:space="preserve">In this study we had </w:t>
      </w:r>
      <w:r w:rsidR="0010062C">
        <w:t xml:space="preserve">aimed </w:t>
      </w:r>
      <w:r w:rsidRPr="0070069A">
        <w:t xml:space="preserve">to investigate whether the small molecule TRPV4 inhibitor, GSK2193874, would decrease tail vasodilation response to elevated ambient temperatures. As a surrogate for tail vasodilation we used tail blood flow measured by volume plethysmography </w:t>
      </w:r>
      <w:r w:rsidRPr="0070069A">
        <w:fldChar w:fldCharType="begin"/>
      </w:r>
      <w:r w:rsidR="004F45D6">
        <w:instrText xml:space="preserve"> ADDIN EN.CITE &lt;EndNote&gt;&lt;Cite&gt;&lt;Author&gt;Feng&lt;/Author&gt;&lt;Year&gt;2008&lt;/Year&gt;&lt;RecNum&gt;4815&lt;/RecNum&gt;&lt;DisplayText&gt;[39]&lt;/DisplayText&gt;&lt;record&gt;&lt;rec-number&gt;4815&lt;/rec-number&gt;&lt;foreign-keys&gt;&lt;key app="EN" db-id="tfdwx2vrx2pvrnezft05pwf0f2xxer52d552" timestamp="1637068529" guid="78d50ba4-4eb2-4b01-b63f-c51f3b1ba7d2"&gt;4815&lt;/key&gt;&lt;/foreign-keys&gt;&lt;ref-type name="Journal Article"&gt;17&lt;/ref-type&gt;&lt;contributors&gt;&lt;authors&gt;&lt;author&gt;Feng, M.&lt;/author&gt;&lt;author&gt;Whitesall, S.&lt;/author&gt;&lt;author&gt;Zhang, Y.&lt;/author&gt;&lt;author&gt;Beibel, M.&lt;/author&gt;&lt;author&gt;D&amp;apos;Alecy, L.&lt;/author&gt;&lt;author&gt;DiPetrillo, K.&lt;/author&gt;&lt;/authors&gt;&lt;/contributors&gt;&lt;auth-address&gt;Novartis Institutes for BioMedical Research &amp;amp; Novartis Pharmaceutical Corporation, East Hanover, NJ, USA.&lt;/auth-address&gt;&lt;titles&gt;&lt;title&gt;Validation of volume-pressure recording tail-cuff blood pressure measurements&lt;/title&gt;&lt;secondary-title&gt;Am J Hypertens&lt;/secondary-title&gt;&lt;/titles&gt;&lt;periodical&gt;&lt;full-title&gt;Am J Hypertens&lt;/full-title&gt;&lt;/periodical&gt;&lt;pages&gt;1288-91&lt;/pages&gt;&lt;volume&gt;21&lt;/volume&gt;&lt;number&gt;12&lt;/number&gt;&lt;keywords&gt;&lt;keyword&gt;Animals&lt;/keyword&gt;&lt;keyword&gt;*Blood Pressure&lt;/keyword&gt;&lt;keyword&gt;Blood Pressure Determination/*instrumentation/*methods&lt;/keyword&gt;&lt;keyword&gt;Blood Pressure Monitors&lt;/keyword&gt;&lt;keyword&gt;Mice&lt;/keyword&gt;&lt;keyword&gt;Mice, Inbred C57BL&lt;/keyword&gt;&lt;keyword&gt;Mice, Inbred Strains&lt;/keyword&gt;&lt;keyword&gt;Tail/*blood supply&lt;/keyword&gt;&lt;keyword&gt;Telemetry/instrumentation/methods&lt;/keyword&gt;&lt;/keywords&gt;&lt;dates&gt;&lt;year&gt;2008&lt;/year&gt;&lt;pub-dates&gt;&lt;date&gt;Dec&lt;/date&gt;&lt;/pub-dates&gt;&lt;/dates&gt;&lt;isbn&gt;1941-7225 (Electronic)&amp;#xD;0895-7061 (Linking)&lt;/isbn&gt;&lt;accession-num&gt;18846043&lt;/accession-num&gt;&lt;urls&gt;&lt;related-urls&gt;&lt;url&gt;https://www.ncbi.nlm.nih.gov/pubmed/18846043&lt;/url&gt;&lt;/related-urls&gt;&lt;/urls&gt;&lt;electronic-resource-num&gt;10.1038/ajh.2008.301&lt;/electronic-resource-num&gt;&lt;/record&gt;&lt;/Cite&gt;&lt;/EndNote&gt;</w:instrText>
      </w:r>
      <w:r w:rsidRPr="0070069A">
        <w:fldChar w:fldCharType="separate"/>
      </w:r>
      <w:r w:rsidR="004F45D6">
        <w:rPr>
          <w:noProof/>
        </w:rPr>
        <w:t>[39]</w:t>
      </w:r>
      <w:r w:rsidRPr="0070069A">
        <w:fldChar w:fldCharType="end"/>
      </w:r>
      <w:r w:rsidRPr="0070069A">
        <w:t xml:space="preserve">. </w:t>
      </w:r>
      <w:r w:rsidR="00065CA2">
        <w:t>W</w:t>
      </w:r>
      <w:r w:rsidR="00536E4F" w:rsidRPr="0070069A">
        <w:t xml:space="preserve">e also investigated frequency domain heart rate variability (HRV).  HRV is a sensitive tool that assesses the time difference between consecutive heart beats to evaluate autonomic nervous system modulation </w:t>
      </w:r>
      <w:r w:rsidR="00536E4F" w:rsidRPr="0070069A">
        <w:fldChar w:fldCharType="begin">
          <w:fldData xml:space="preserve">PEVuZE5vdGU+PENpdGU+PEF1dGhvcj5CYXJiaWVyaTwvQXV0aG9yPjxZZWFyPjIwMDU8L1llYXI+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</w:fldData>
        </w:fldChar>
      </w:r>
      <w:r w:rsidR="004F45D6">
        <w:instrText xml:space="preserve"> ADDIN EN.CITE </w:instrText>
      </w:r>
      <w:r w:rsidR="004F45D6">
        <w:fldChar w:fldCharType="begin">
          <w:fldData xml:space="preserve">PEVuZE5vdGU+PENpdGU+PEF1dGhvcj5CYXJiaWVyaTwvQXV0aG9yPjxZZWFyPjIwMDU8L1llYXI+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</w:fldData>
        </w:fldChar>
      </w:r>
      <w:r w:rsidR="004F45D6">
        <w:instrText xml:space="preserve"> ADDIN EN.CITE.DATA </w:instrText>
      </w:r>
      <w:r w:rsidR="004F45D6">
        <w:fldChar w:fldCharType="end"/>
      </w:r>
      <w:r w:rsidR="00536E4F" w:rsidRPr="0070069A">
        <w:fldChar w:fldCharType="separate"/>
      </w:r>
      <w:r w:rsidR="004F45D6">
        <w:rPr>
          <w:noProof/>
        </w:rPr>
        <w:t>[40, 41]</w:t>
      </w:r>
      <w:r w:rsidR="00536E4F" w:rsidRPr="0070069A">
        <w:fldChar w:fldCharType="end"/>
      </w:r>
      <w:r w:rsidR="001549E0" w:rsidRPr="0070069A">
        <w:t xml:space="preserve">.  </w:t>
      </w:r>
      <w:r w:rsidR="00065CA2">
        <w:t>A</w:t>
      </w:r>
      <w:r w:rsidRPr="0070069A">
        <w:t xml:space="preserve">ccumulating data </w:t>
      </w:r>
      <w:r w:rsidR="0010062C" w:rsidRPr="0070069A">
        <w:t>suggests</w:t>
      </w:r>
      <w:r w:rsidRPr="0070069A">
        <w:t xml:space="preserve"> that ultra</w:t>
      </w:r>
      <w:r w:rsidR="001549E0" w:rsidRPr="0070069A">
        <w:t>-</w:t>
      </w:r>
      <w:r w:rsidRPr="0070069A">
        <w:t>short-</w:t>
      </w:r>
      <w:r w:rsidR="001549E0" w:rsidRPr="0070069A">
        <w:t xml:space="preserve">range </w:t>
      </w:r>
      <w:r w:rsidRPr="0070069A">
        <w:t>HRV can be successfully derived from as low as 30s</w:t>
      </w:r>
      <w:r w:rsidR="001A4F43" w:rsidRPr="0070069A">
        <w:t xml:space="preserve"> of human</w:t>
      </w:r>
      <w:r w:rsidRPr="0070069A">
        <w:t xml:space="preserve"> ECG </w:t>
      </w:r>
      <w:r w:rsidRPr="0070069A">
        <w:fldChar w:fldCharType="begin">
          <w:fldData xml:space="preserve">PEVuZE5vdGU+PENpdGU+PEF1dGhvcj5LaW08L0F1dGhvcj48WWVhcj4yMDIxPC9ZZWFyPjxSZWNO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</w:fldData>
        </w:fldChar>
      </w:r>
      <w:r w:rsidR="004F45D6">
        <w:instrText xml:space="preserve"> ADDIN EN.CITE </w:instrText>
      </w:r>
      <w:r w:rsidR="004F45D6">
        <w:fldChar w:fldCharType="begin">
          <w:fldData xml:space="preserve">PEVuZE5vdGU+PENpdGU+PEF1dGhvcj5LaW08L0F1dGhvcj48WWVhcj4yMDIxPC9ZZWFyPjxSZWNO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</w:fldData>
        </w:fldChar>
      </w:r>
      <w:r w:rsidR="004F45D6">
        <w:instrText xml:space="preserve"> ADDIN EN.CITE.DATA </w:instrText>
      </w:r>
      <w:r w:rsidR="004F45D6">
        <w:fldChar w:fldCharType="end"/>
      </w:r>
      <w:r w:rsidRPr="0070069A">
        <w:fldChar w:fldCharType="separate"/>
      </w:r>
      <w:r w:rsidR="004F45D6">
        <w:rPr>
          <w:noProof/>
        </w:rPr>
        <w:t>[42, 43]</w:t>
      </w:r>
      <w:r w:rsidRPr="0070069A">
        <w:fldChar w:fldCharType="end"/>
      </w:r>
      <w:r w:rsidRPr="0070069A">
        <w:t xml:space="preserve"> and pulse rate variability (estimation of variation in heart rate from </w:t>
      </w:r>
      <w:r w:rsidRPr="00065CA2">
        <w:rPr>
          <w:i/>
          <w:iCs/>
        </w:rPr>
        <w:t>photo</w:t>
      </w:r>
      <w:r w:rsidRPr="0070069A">
        <w:t xml:space="preserve">plethysmography) has recently been successfully measured from the </w:t>
      </w:r>
      <w:r w:rsidR="00065CA2">
        <w:t>rat</w:t>
      </w:r>
      <w:r w:rsidRPr="0070069A">
        <w:t xml:space="preserve"> tail </w:t>
      </w:r>
      <w:r w:rsidRPr="0070069A">
        <w:fldChar w:fldCharType="begin"/>
      </w:r>
      <w:r w:rsidR="004F45D6">
        <w:instrText xml:space="preserve"> ADDIN EN.CITE &lt;EndNote&gt;&lt;Cite&gt;&lt;Author&gt;Tochinai&lt;/Author&gt;&lt;Year&gt;2021&lt;/Year&gt;&lt;RecNum&gt;37&lt;/RecNum&gt;&lt;DisplayText&gt;[44]&lt;/DisplayText&gt;&lt;record&gt;&lt;rec-number&gt;37&lt;/rec-number&gt;&lt;foreign-keys&gt;&lt;key app="EN" db-id="zv050fpxo9rzv0ep5vexrf560wrwfpwxazde" timestamp="1646600827"&gt;37&lt;/key&gt;&lt;/foreign-keys&gt;&lt;ref-type name="Journal Article"&gt;17&lt;/ref-type&gt;&lt;contributors&gt;&lt;authors&gt;&lt;author&gt;Tochinai, Ryota&lt;/author&gt;&lt;author&gt;Sekizawa, Shin-ichi&lt;/author&gt;&lt;author&gt;Kobayashi, Hidetoshi&lt;/author&gt;&lt;author&gt;Kuwahara, Masayoshi&lt;/author&gt;&lt;/authors&gt;&lt;/contributors&gt;&lt;titles&gt;&lt;title&gt;Autonomic nervous activity in rats can be evaluated by blood photoplethysmography-derived pulse rate variability analysis&lt;/title&gt;&lt;secondary-title&gt;Translational and Regulatory Sciences&lt;/secondary-title&gt;&lt;/titles&gt;&lt;periodical&gt;&lt;full-title&gt;Translational and Regulatory Sciences&lt;/full-title&gt;&lt;/periodical&gt;&lt;pages&gt;17-21&lt;/pages&gt;&lt;volume&gt;3&lt;/volume&gt;&lt;number&gt;1&lt;/number&gt;&lt;dates&gt;&lt;year&gt;2021&lt;/year&gt;&lt;/dates&gt;&lt;urls&gt;&lt;/urls&gt;&lt;electronic-resource-num&gt;10.33611/trs.2021-001&lt;/electronic-resource-num&gt;&lt;/record&gt;&lt;/Cite&gt;&lt;/EndNote&gt;</w:instrText>
      </w:r>
      <w:r w:rsidRPr="0070069A">
        <w:fldChar w:fldCharType="separate"/>
      </w:r>
      <w:r w:rsidR="004F45D6">
        <w:rPr>
          <w:noProof/>
        </w:rPr>
        <w:t>[44]</w:t>
      </w:r>
      <w:r w:rsidRPr="0070069A">
        <w:fldChar w:fldCharType="end"/>
      </w:r>
      <w:r w:rsidRPr="0070069A">
        <w:t xml:space="preserve">. </w:t>
      </w:r>
      <w:r w:rsidR="00536E4F" w:rsidRPr="0070069A">
        <w:t xml:space="preserve">Potentially, measurement of HRV from tail-cuffs would be a useful </w:t>
      </w:r>
      <w:r w:rsidR="00194B8E">
        <w:t>reduction, refinement, or replacement (</w:t>
      </w:r>
      <w:r w:rsidR="00536E4F" w:rsidRPr="0070069A">
        <w:t>3Rs</w:t>
      </w:r>
      <w:r w:rsidR="00194B8E">
        <w:t>) laboratory animal welfare</w:t>
      </w:r>
      <w:r w:rsidR="00536E4F" w:rsidRPr="0070069A">
        <w:t xml:space="preserve"> advancement</w:t>
      </w:r>
      <w:r w:rsidR="0010062C">
        <w:t>,</w:t>
      </w:r>
      <w:r w:rsidR="00536E4F" w:rsidRPr="0070069A">
        <w:t xml:space="preserve"> since surgery is not required.  </w:t>
      </w:r>
      <w:r w:rsidRPr="0070069A">
        <w:t>Therefore</w:t>
      </w:r>
      <w:r w:rsidR="009803CF">
        <w:t>,</w:t>
      </w:r>
      <w:r w:rsidRPr="0070069A">
        <w:t xml:space="preserve"> we </w:t>
      </w:r>
      <w:r w:rsidR="00536E4F" w:rsidRPr="0070069A">
        <w:t>sought</w:t>
      </w:r>
      <w:r w:rsidRPr="0070069A">
        <w:t xml:space="preserve"> to, for the first time, </w:t>
      </w:r>
      <w:r w:rsidR="00536E4F" w:rsidRPr="0070069A">
        <w:t>(a) establish</w:t>
      </w:r>
      <w:r w:rsidR="001549E0" w:rsidRPr="0070069A">
        <w:t xml:space="preserve">, empirically, </w:t>
      </w:r>
      <w:r w:rsidR="00536E4F" w:rsidRPr="0070069A">
        <w:t>the length of</w:t>
      </w:r>
      <w:r w:rsidR="00231B53">
        <w:t xml:space="preserve"> heart rate</w:t>
      </w:r>
      <w:r w:rsidR="00536E4F" w:rsidRPr="0070069A">
        <w:t xml:space="preserve"> </w:t>
      </w:r>
      <w:r w:rsidR="00231B53">
        <w:t>(</w:t>
      </w:r>
      <w:r w:rsidR="00536E4F" w:rsidRPr="0070069A">
        <w:t>HR</w:t>
      </w:r>
      <w:r w:rsidR="00231B53">
        <w:t>)</w:t>
      </w:r>
      <w:r w:rsidR="00536E4F" w:rsidRPr="0070069A">
        <w:t xml:space="preserve"> record necessary for HRV </w:t>
      </w:r>
      <w:r w:rsidR="001549E0" w:rsidRPr="0070069A">
        <w:t xml:space="preserve">in mice </w:t>
      </w:r>
      <w:r w:rsidR="00536E4F" w:rsidRPr="0070069A">
        <w:t xml:space="preserve">and (b) </w:t>
      </w:r>
      <w:r w:rsidRPr="0070069A">
        <w:t>perform HRV from mouse tail volume plethysmography using the CODA apparatus. HRV reflects homeostasis in thermoregulation and blood pressure control</w:t>
      </w:r>
      <w:r w:rsidR="001549E0" w:rsidRPr="0070069A">
        <w:t xml:space="preserve"> and </w:t>
      </w:r>
      <w:r w:rsidRPr="0070069A">
        <w:t xml:space="preserve">has been shown to be modulated by thermal stimuli in humans </w:t>
      </w:r>
      <w:r w:rsidRPr="0070069A">
        <w:fldChar w:fldCharType="begin"/>
      </w:r>
      <w:r w:rsidR="004F45D6">
        <w:instrText xml:space="preserve"> ADDIN EN.CITE &lt;EndNote&gt;&lt;Cite&gt;&lt;Author&gt;Fleisher&lt;/Author&gt;&lt;Year&gt;1996&lt;/Year&gt;&lt;RecNum&gt;24&lt;/RecNum&gt;&lt;DisplayText&gt;[45]&lt;/DisplayText&gt;&lt;record&gt;&lt;rec-number&gt;24&lt;/rec-number&gt;&lt;foreign-keys&gt;&lt;key app="EN" db-id="zv050fpxo9rzv0ep5vexrf560wrwfpwxazde" timestamp="1644872802"&gt;24&lt;/key&gt;&lt;/foreign-keys&gt;&lt;ref-type name="Journal Article"&gt;17&lt;/ref-type&gt;&lt;contributors&gt;&lt;authors&gt;&lt;author&gt;Fleisher, L. A.&lt;/author&gt;&lt;author&gt;Frank, S. M.&lt;/author&gt;&lt;author&gt;Sessler, D. I.&lt;/author&gt;&lt;author&gt;Cheng, C.&lt;/author&gt;&lt;author&gt;Matsukawa, T.&lt;/author&gt;&lt;author&gt;Vannier, C. A.&lt;/author&gt;&lt;/authors&gt;&lt;/contributors&gt;&lt;auth-address&gt;Department of Anaesthesiology, Johns Hopkins University School of Medicine, Baltimore, MD 21287, USA.&lt;/auth-address&gt;&lt;titles&gt;&lt;title&gt;Thermoregulation and heart rate variability&lt;/title&gt;&lt;secondary-title&gt;Clin Sci (Lond)&lt;/secondary-title&gt;&lt;/titles&gt;&lt;periodical&gt;&lt;full-title&gt;Clin Sci (Lond)&lt;/full-title&gt;&lt;/periodical&gt;&lt;pages&gt;97-103&lt;/pages&gt;&lt;volume&gt;90&lt;/volume&gt;&lt;number&gt;2&lt;/number&gt;&lt;edition&gt;1996/02/01&lt;/edition&gt;&lt;keywords&gt;&lt;keyword&gt;Adult&lt;/keyword&gt;&lt;keyword&gt;Body Temperature Regulation/*physiology&lt;/keyword&gt;&lt;keyword&gt;Heart Rate/*physiology&lt;/keyword&gt;&lt;keyword&gt;Humans&lt;/keyword&gt;&lt;keyword&gt;Hypothermia, Induced&lt;/keyword&gt;&lt;keyword&gt;Male&lt;/keyword&gt;&lt;keyword&gt;Shivering&lt;/keyword&gt;&lt;keyword&gt;Vasoconstriction&lt;/keyword&gt;&lt;/keywords&gt;&lt;dates&gt;&lt;year&gt;1996&lt;/year&gt;&lt;pub-dates&gt;&lt;date&gt;Feb&lt;/date&gt;&lt;/pub-dates&gt;&lt;/dates&gt;&lt;isbn&gt;0143-5221 (Print)&amp;#xD;0143-5221&lt;/isbn&gt;&lt;accession-num&gt;8829887&lt;/accession-num&gt;&lt;urls&gt;&lt;/urls&gt;&lt;electronic-resource-num&gt;10.1042/cs0900097&lt;/electronic-resource-num&gt;&lt;remote-database-provider&gt;NLM&lt;/remote-database-provider&gt;&lt;language&gt;eng&lt;/language&gt;&lt;/record&gt;&lt;/Cite&gt;&lt;/EndNote&gt;</w:instrText>
      </w:r>
      <w:r w:rsidRPr="0070069A">
        <w:fldChar w:fldCharType="separate"/>
      </w:r>
      <w:r w:rsidR="004F45D6">
        <w:rPr>
          <w:noProof/>
        </w:rPr>
        <w:t>[45]</w:t>
      </w:r>
      <w:r w:rsidRPr="0070069A">
        <w:fldChar w:fldCharType="end"/>
      </w:r>
      <w:r w:rsidRPr="0070069A">
        <w:t xml:space="preserve">. </w:t>
      </w:r>
    </w:p>
    <w:p w14:paraId="4A341A01" w14:textId="4390EEA1" w:rsidR="000C3061" w:rsidRPr="0070069A" w:rsidRDefault="000C3061" w:rsidP="000C3061">
      <w:pPr>
        <w:spacing w:line="360" w:lineRule="auto"/>
        <w:jc w:val="both"/>
      </w:pPr>
      <w:r w:rsidRPr="0070069A">
        <w:t xml:space="preserve">Surprisingly, we found the TRPV4 inhibitor increased tail blood flow when measured above mouse thermoneutrality, </w:t>
      </w:r>
      <w:r w:rsidR="001549E0" w:rsidRPr="0070069A">
        <w:t xml:space="preserve">and we saw </w:t>
      </w:r>
      <w:r w:rsidR="00EE372D">
        <w:t>inhibitor</w:t>
      </w:r>
      <w:r w:rsidR="00EE372D" w:rsidRPr="0070069A">
        <w:t xml:space="preserve"> </w:t>
      </w:r>
      <w:r w:rsidR="001549E0" w:rsidRPr="0070069A">
        <w:t xml:space="preserve">dependent changes in ultra-short-range HRV </w:t>
      </w:r>
      <w:r w:rsidRPr="0070069A">
        <w:t>raising the possibility that TRPV4 ion channels expressed outside of the vasculature, for example in the central nervous system, may also be involved with rodent thermoregulation.</w:t>
      </w:r>
    </w:p>
    <w:p w14:paraId="7B16A921" w14:textId="691C7713" w:rsidR="000E1F84" w:rsidRPr="00C60485" w:rsidRDefault="000E1F84" w:rsidP="004F38AD">
      <w:pPr>
        <w:spacing w:line="360" w:lineRule="auto"/>
        <w:jc w:val="both"/>
      </w:pPr>
      <w:r w:rsidRPr="00C60485">
        <w:br w:type="page"/>
      </w:r>
    </w:p>
    <w:p w14:paraId="2F635458" w14:textId="5585005F" w:rsidR="0035323E" w:rsidRPr="00C60485" w:rsidRDefault="0035323E" w:rsidP="004F38AD">
      <w:pPr>
        <w:spacing w:line="360" w:lineRule="auto"/>
        <w:jc w:val="both"/>
        <w:rPr>
          <w:b/>
          <w:bCs/>
        </w:rPr>
      </w:pPr>
      <w:r w:rsidRPr="00C60485">
        <w:rPr>
          <w:b/>
          <w:bCs/>
        </w:rPr>
        <w:lastRenderedPageBreak/>
        <w:t>Methods</w:t>
      </w:r>
    </w:p>
    <w:p w14:paraId="2CCC6E09" w14:textId="4F95BF0E" w:rsidR="00D43BA3" w:rsidRDefault="00D43BA3" w:rsidP="004F38AD">
      <w:pPr>
        <w:spacing w:after="200" w:line="360" w:lineRule="auto"/>
        <w:jc w:val="both"/>
        <w:rPr>
          <w:rFonts w:ascii="Calibri" w:eastAsia="Calibri" w:hAnsi="Calibri" w:cs="Times New Roman"/>
          <w:bCs/>
          <w:i/>
          <w:iCs/>
        </w:rPr>
      </w:pPr>
      <w:r>
        <w:rPr>
          <w:rFonts w:ascii="Calibri" w:eastAsia="Calibri" w:hAnsi="Calibri" w:cs="Times New Roman"/>
          <w:bCs/>
          <w:i/>
          <w:iCs/>
        </w:rPr>
        <w:t xml:space="preserve">Extended methods are included in the </w:t>
      </w:r>
      <w:r w:rsidR="00715087">
        <w:rPr>
          <w:rFonts w:ascii="Calibri" w:eastAsia="Calibri" w:hAnsi="Calibri" w:cs="Times New Roman"/>
          <w:bCs/>
          <w:i/>
          <w:iCs/>
        </w:rPr>
        <w:t>Supplementary</w:t>
      </w:r>
      <w:r>
        <w:rPr>
          <w:rFonts w:ascii="Calibri" w:eastAsia="Calibri" w:hAnsi="Calibri" w:cs="Times New Roman"/>
          <w:bCs/>
          <w:i/>
          <w:iCs/>
        </w:rPr>
        <w:t xml:space="preserve"> Information, but briefly:</w:t>
      </w:r>
    </w:p>
    <w:p w14:paraId="10A78977" w14:textId="3905C111" w:rsidR="0035323E" w:rsidRPr="00C60485" w:rsidRDefault="0035323E" w:rsidP="004F38AD">
      <w:pPr>
        <w:spacing w:after="200" w:line="360" w:lineRule="auto"/>
        <w:jc w:val="both"/>
        <w:rPr>
          <w:rFonts w:ascii="Calibri" w:eastAsia="Calibri" w:hAnsi="Calibri" w:cs="Times New Roman"/>
          <w:bCs/>
          <w:i/>
          <w:iCs/>
        </w:rPr>
      </w:pPr>
      <w:r w:rsidRPr="00C60485">
        <w:rPr>
          <w:rFonts w:ascii="Calibri" w:eastAsia="Calibri" w:hAnsi="Calibri" w:cs="Times New Roman"/>
          <w:bCs/>
          <w:i/>
          <w:iCs/>
        </w:rPr>
        <w:t>Animals</w:t>
      </w:r>
    </w:p>
    <w:p w14:paraId="06515760" w14:textId="207A8ED5" w:rsidR="0035323E" w:rsidRPr="00C60485" w:rsidRDefault="00C8274F" w:rsidP="004F38AD">
      <w:pPr>
        <w:spacing w:after="200" w:line="360" w:lineRule="auto"/>
        <w:jc w:val="both"/>
      </w:pPr>
      <w:r w:rsidRPr="00C60485">
        <w:rPr>
          <w:rFonts w:ascii="Calibri" w:eastAsia="Calibri" w:hAnsi="Calibri" w:cs="Times New Roman"/>
        </w:rPr>
        <w:t>Fourteen</w:t>
      </w:r>
      <w:r w:rsidR="00DC15D1" w:rsidRPr="00C60485">
        <w:rPr>
          <w:rFonts w:ascii="Calibri" w:eastAsia="Calibri" w:hAnsi="Calibri" w:cs="Times New Roman"/>
        </w:rPr>
        <w:t xml:space="preserve"> </w:t>
      </w:r>
      <w:r w:rsidR="00872BAD" w:rsidRPr="00C60485">
        <w:rPr>
          <w:rFonts w:ascii="Calibri" w:eastAsia="Calibri" w:hAnsi="Calibri" w:cs="Times New Roman"/>
        </w:rPr>
        <w:t xml:space="preserve">female </w:t>
      </w:r>
      <w:r w:rsidR="00DC15D1" w:rsidRPr="00C60485">
        <w:rPr>
          <w:rFonts w:ascii="Calibri" w:eastAsia="Calibri" w:hAnsi="Calibri" w:cs="Times New Roman"/>
        </w:rPr>
        <w:t>a</w:t>
      </w:r>
      <w:r w:rsidR="0017216E" w:rsidRPr="00C60485">
        <w:rPr>
          <w:rFonts w:ascii="Calibri" w:eastAsia="Calibri" w:hAnsi="Calibri" w:cs="Times New Roman"/>
        </w:rPr>
        <w:t xml:space="preserve">dult </w:t>
      </w:r>
      <w:r w:rsidR="00ED746D" w:rsidRPr="00C60485">
        <w:rPr>
          <w:rFonts w:ascii="Calibri" w:eastAsia="Calibri" w:hAnsi="Calibri" w:cs="Times New Roman"/>
        </w:rPr>
        <w:t xml:space="preserve">CD1-mice </w:t>
      </w:r>
      <w:r w:rsidR="0017216E" w:rsidRPr="00C60485">
        <w:rPr>
          <w:rFonts w:ascii="Calibri" w:eastAsia="Calibri" w:hAnsi="Calibri" w:cs="Times New Roman"/>
        </w:rPr>
        <w:t>(Charles River, UK)</w:t>
      </w:r>
      <w:r w:rsidR="0035323E" w:rsidRPr="00C60485">
        <w:rPr>
          <w:rFonts w:ascii="Calibri" w:eastAsia="Calibri" w:hAnsi="Calibri" w:cs="Times New Roman"/>
        </w:rPr>
        <w:t xml:space="preserve"> </w:t>
      </w:r>
      <w:r w:rsidR="00CF6268" w:rsidRPr="00C60485">
        <w:rPr>
          <w:rFonts w:ascii="Calibri" w:eastAsia="Calibri" w:hAnsi="Calibri" w:cs="Times New Roman"/>
        </w:rPr>
        <w:t>were used</w:t>
      </w:r>
      <w:r w:rsidR="0035323E" w:rsidRPr="00C60485">
        <w:rPr>
          <w:rFonts w:ascii="Calibri" w:eastAsia="Calibri" w:hAnsi="Calibri" w:cs="Times New Roman"/>
        </w:rPr>
        <w:t xml:space="preserve">. </w:t>
      </w:r>
      <w:r w:rsidR="009F1C2B" w:rsidRPr="00C60485">
        <w:t>All experimental procedures were</w:t>
      </w:r>
      <w:r w:rsidR="00945D9E" w:rsidRPr="00945D9E">
        <w:t xml:space="preserve"> </w:t>
      </w:r>
      <w:r w:rsidR="00945D9E" w:rsidRPr="00C60485">
        <w:t>ethically approved by the University’s Animal Welfare Committee</w:t>
      </w:r>
      <w:r w:rsidR="009F1C2B" w:rsidRPr="00C60485">
        <w:t xml:space="preserve"> </w:t>
      </w:r>
      <w:r w:rsidR="00945D9E">
        <w:t xml:space="preserve">and </w:t>
      </w:r>
      <w:r w:rsidR="009F1C2B" w:rsidRPr="00C60485">
        <w:t xml:space="preserve">performed under a UK Home Office </w:t>
      </w:r>
      <w:r w:rsidR="00945D9E">
        <w:t xml:space="preserve">Scientific Procedures </w:t>
      </w:r>
      <w:r w:rsidR="009F1C2B" w:rsidRPr="00C60485">
        <w:t>licence (</w:t>
      </w:r>
      <w:r w:rsidR="005C3F8B" w:rsidRPr="00C60485">
        <w:t>70/8746</w:t>
      </w:r>
      <w:r w:rsidR="009F1C2B" w:rsidRPr="00C60485">
        <w:t>)</w:t>
      </w:r>
      <w:r w:rsidR="005C3F8B" w:rsidRPr="00C60485">
        <w:t>.</w:t>
      </w:r>
      <w:r w:rsidR="009F1C2B" w:rsidRPr="00C60485">
        <w:t xml:space="preserve"> </w:t>
      </w:r>
    </w:p>
    <w:p w14:paraId="7991B9BD" w14:textId="4BD5990B" w:rsidR="0035323E" w:rsidRPr="00C60485" w:rsidRDefault="0035323E" w:rsidP="004F38AD">
      <w:pPr>
        <w:spacing w:after="200" w:line="360" w:lineRule="auto"/>
        <w:jc w:val="both"/>
        <w:rPr>
          <w:rFonts w:ascii="Calibri" w:eastAsia="Calibri" w:hAnsi="Calibri" w:cs="Times New Roman"/>
          <w:bCs/>
          <w:i/>
          <w:iCs/>
        </w:rPr>
      </w:pPr>
      <w:r w:rsidRPr="00C60485">
        <w:rPr>
          <w:rFonts w:ascii="Calibri" w:eastAsia="Calibri" w:hAnsi="Calibri" w:cs="Times New Roman"/>
          <w:bCs/>
          <w:i/>
          <w:iCs/>
        </w:rPr>
        <w:t>Volume pressure plethysmography</w:t>
      </w:r>
      <w:r w:rsidR="00945D9E" w:rsidRPr="00C60485">
        <w:rPr>
          <w:rFonts w:ascii="Calibri" w:eastAsia="Calibri" w:hAnsi="Calibri" w:cs="Times New Roman"/>
          <w:bCs/>
          <w:i/>
          <w:iCs/>
        </w:rPr>
        <w:t xml:space="preserve"> (VPR)</w:t>
      </w:r>
      <w:r w:rsidR="00945D9E">
        <w:rPr>
          <w:rFonts w:ascii="Calibri" w:eastAsia="Calibri" w:hAnsi="Calibri" w:cs="Times New Roman"/>
          <w:bCs/>
          <w:i/>
          <w:iCs/>
        </w:rPr>
        <w:t xml:space="preserve"> </w:t>
      </w:r>
      <w:r w:rsidR="00945D9E" w:rsidRPr="00C60485">
        <w:rPr>
          <w:rFonts w:ascii="Calibri" w:eastAsia="Calibri" w:hAnsi="Calibri" w:cs="Times New Roman"/>
          <w:bCs/>
          <w:i/>
          <w:iCs/>
        </w:rPr>
        <w:t>recording</w:t>
      </w:r>
    </w:p>
    <w:p w14:paraId="2C1C9272" w14:textId="4D76614E" w:rsidR="002718EA" w:rsidRPr="00C60485" w:rsidRDefault="00945D9E" w:rsidP="004F38AD">
      <w:pPr>
        <w:spacing w:after="200" w:line="360" w:lineRule="auto"/>
        <w:jc w:val="both"/>
        <w:rPr>
          <w:shd w:val="clear" w:color="auto" w:fill="FFFFFF"/>
        </w:rPr>
      </w:pPr>
      <w:r>
        <w:rPr>
          <w:rFonts w:ascii="Calibri" w:eastAsia="Calibri" w:hAnsi="Calibri" w:cs="Times New Roman"/>
        </w:rPr>
        <w:t>W</w:t>
      </w:r>
      <w:r w:rsidR="00DC15D1" w:rsidRPr="0070069A">
        <w:rPr>
          <w:rFonts w:ascii="Calibri" w:eastAsia="Calibri" w:hAnsi="Calibri" w:cs="Times New Roman"/>
        </w:rPr>
        <w:t xml:space="preserve">e </w:t>
      </w:r>
      <w:r w:rsidR="0049700F" w:rsidRPr="0070069A">
        <w:rPr>
          <w:rFonts w:ascii="Calibri" w:eastAsia="Calibri" w:hAnsi="Calibri" w:cs="Times New Roman"/>
        </w:rPr>
        <w:t xml:space="preserve">used </w:t>
      </w:r>
      <w:r w:rsidR="00DC15D1" w:rsidRPr="0070069A">
        <w:rPr>
          <w:rFonts w:ascii="Calibri" w:eastAsia="Calibri" w:hAnsi="Calibri" w:cs="Times New Roman"/>
        </w:rPr>
        <w:t xml:space="preserve">the </w:t>
      </w:r>
      <w:r w:rsidR="00DC15D1" w:rsidRPr="00C60485">
        <w:rPr>
          <w:rFonts w:ascii="Calibri" w:eastAsia="Calibri" w:hAnsi="Calibri" w:cs="Times New Roman"/>
        </w:rPr>
        <w:t>CODA tail volume plethysmography (VPR</w:t>
      </w:r>
      <w:r w:rsidR="005713F6" w:rsidRPr="00C60485">
        <w:rPr>
          <w:rFonts w:ascii="Calibri" w:eastAsia="Calibri" w:hAnsi="Calibri" w:cs="Times New Roman"/>
        </w:rPr>
        <w:t>)</w:t>
      </w:r>
      <w:r w:rsidR="00DC15D1" w:rsidRPr="00C60485">
        <w:rPr>
          <w:rFonts w:ascii="Calibri" w:eastAsia="Calibri" w:hAnsi="Calibri" w:cs="Times New Roman"/>
        </w:rPr>
        <w:t xml:space="preserve"> system</w:t>
      </w:r>
      <w:r w:rsidR="005713F6" w:rsidRPr="00C60485">
        <w:rPr>
          <w:rFonts w:ascii="Calibri" w:eastAsia="Calibri" w:hAnsi="Calibri" w:cs="Times New Roman"/>
        </w:rPr>
        <w:t xml:space="preserve"> (Kent Scientific, Torrington, CT, USA)</w:t>
      </w:r>
      <w:r w:rsidR="0049700F" w:rsidRPr="00C60485">
        <w:rPr>
          <w:rFonts w:ascii="Calibri" w:eastAsia="Calibri" w:hAnsi="Calibri" w:cs="Times New Roman"/>
        </w:rPr>
        <w:t xml:space="preserve"> on control CD1</w:t>
      </w:r>
      <w:r w:rsidR="00ED746D" w:rsidRPr="00C60485">
        <w:rPr>
          <w:rFonts w:ascii="Calibri" w:eastAsia="Calibri" w:hAnsi="Calibri" w:cs="Times New Roman"/>
        </w:rPr>
        <w:t>-</w:t>
      </w:r>
      <w:r w:rsidR="0049700F" w:rsidRPr="00C60485">
        <w:rPr>
          <w:rFonts w:ascii="Calibri" w:eastAsia="Calibri" w:hAnsi="Calibri" w:cs="Times New Roman"/>
        </w:rPr>
        <w:t xml:space="preserve">mice and mice that had received the selective TRPV4 antagonist </w:t>
      </w:r>
      <w:r w:rsidR="0049700F" w:rsidRPr="00C60485">
        <w:rPr>
          <w:shd w:val="clear" w:color="auto" w:fill="FFFFFF"/>
        </w:rPr>
        <w:t xml:space="preserve">GSK2193874. </w:t>
      </w:r>
      <w:r w:rsidR="00D547C9" w:rsidRPr="00C60485">
        <w:rPr>
          <w:shd w:val="clear" w:color="auto" w:fill="FFFFFF"/>
        </w:rPr>
        <w:t xml:space="preserve"> Full details </w:t>
      </w:r>
      <w:r w:rsidR="00D82873" w:rsidRPr="00C60485">
        <w:rPr>
          <w:shd w:val="clear" w:color="auto" w:fill="FFFFFF"/>
        </w:rPr>
        <w:t xml:space="preserve">of </w:t>
      </w:r>
      <w:r w:rsidR="00231B53">
        <w:rPr>
          <w:shd w:val="clear" w:color="auto" w:fill="FFFFFF"/>
        </w:rPr>
        <w:t xml:space="preserve">warming methodology and </w:t>
      </w:r>
      <w:r w:rsidR="00D82873" w:rsidRPr="00C60485">
        <w:rPr>
          <w:shd w:val="clear" w:color="auto" w:fill="FFFFFF"/>
        </w:rPr>
        <w:t>VPR methods</w:t>
      </w:r>
      <w:r>
        <w:rPr>
          <w:shd w:val="clear" w:color="auto" w:fill="FFFFFF"/>
        </w:rPr>
        <w:t xml:space="preserve"> </w:t>
      </w:r>
      <w:r w:rsidR="000C70AB" w:rsidRPr="00C60485">
        <w:rPr>
          <w:shd w:val="clear" w:color="auto" w:fill="FFFFFF"/>
        </w:rPr>
        <w:t xml:space="preserve">are </w:t>
      </w:r>
      <w:r w:rsidR="00D547C9" w:rsidRPr="00C60485">
        <w:rPr>
          <w:shd w:val="clear" w:color="auto" w:fill="FFFFFF"/>
        </w:rPr>
        <w:t xml:space="preserve">included in the supplementary </w:t>
      </w:r>
      <w:r w:rsidR="000C70AB" w:rsidRPr="00C60485">
        <w:rPr>
          <w:shd w:val="clear" w:color="auto" w:fill="FFFFFF"/>
        </w:rPr>
        <w:t>materials</w:t>
      </w:r>
      <w:r w:rsidR="00D547C9" w:rsidRPr="00C60485">
        <w:rPr>
          <w:shd w:val="clear" w:color="auto" w:fill="FFFFFF"/>
        </w:rPr>
        <w:t xml:space="preserve">.  </w:t>
      </w:r>
      <w:r w:rsidR="002D16AE">
        <w:rPr>
          <w:shd w:val="clear" w:color="auto" w:fill="FFFFFF"/>
        </w:rPr>
        <w:t xml:space="preserve">Note, </w:t>
      </w:r>
      <w:r w:rsidR="002D16AE">
        <w:rPr>
          <w:rFonts w:ascii="Calibri" w:eastAsia="Calibri" w:hAnsi="Calibri" w:cs="Times New Roman"/>
        </w:rPr>
        <w:t>a</w:t>
      </w:r>
      <w:r w:rsidR="002D16AE" w:rsidRPr="00C60485">
        <w:rPr>
          <w:rFonts w:ascii="Calibri" w:eastAsia="Calibri" w:hAnsi="Calibri" w:cs="Times New Roman"/>
        </w:rPr>
        <w:t>ll temperatures reported are ambient temperatures read from the thermocouple.</w:t>
      </w:r>
    </w:p>
    <w:p w14:paraId="767C98E3" w14:textId="77777777" w:rsidR="00CF6268" w:rsidRPr="00C60485" w:rsidRDefault="000E1F84" w:rsidP="00CF6268">
      <w:pPr>
        <w:spacing w:after="200" w:line="360" w:lineRule="auto"/>
        <w:jc w:val="both"/>
        <w:rPr>
          <w:rFonts w:ascii="Calibri" w:eastAsia="Calibri" w:hAnsi="Calibri" w:cs="Times New Roman"/>
          <w:i/>
          <w:iCs/>
        </w:rPr>
      </w:pPr>
      <w:r w:rsidRPr="00C60485">
        <w:rPr>
          <w:rFonts w:ascii="Calibri" w:eastAsia="Calibri" w:hAnsi="Calibri" w:cs="Times New Roman"/>
          <w:i/>
          <w:iCs/>
        </w:rPr>
        <w:t>Statistical Analyses</w:t>
      </w:r>
    </w:p>
    <w:p w14:paraId="02AA8351" w14:textId="3A3A6E4D" w:rsidR="009960C4" w:rsidRPr="00231B53" w:rsidRDefault="006D7615" w:rsidP="00231B53">
      <w:pPr>
        <w:spacing w:after="200" w:line="360" w:lineRule="auto"/>
        <w:jc w:val="both"/>
        <w:rPr>
          <w:rFonts w:ascii="Calibri" w:eastAsia="Calibri" w:hAnsi="Calibri" w:cs="Times New Roman"/>
          <w:i/>
          <w:iCs/>
        </w:rPr>
      </w:pPr>
      <w:r w:rsidRPr="00C60485">
        <w:t xml:space="preserve">Blood pressure (MAP), </w:t>
      </w:r>
      <w:r w:rsidR="0015040E">
        <w:t>heart rate (</w:t>
      </w:r>
      <w:r w:rsidRPr="00C60485">
        <w:t>HR</w:t>
      </w:r>
      <w:r w:rsidR="0015040E">
        <w:t>)</w:t>
      </w:r>
      <w:r w:rsidR="00945D9E">
        <w:t xml:space="preserve"> and blood flow</w:t>
      </w:r>
      <w:r w:rsidRPr="00C60485">
        <w:t xml:space="preserve"> s</w:t>
      </w:r>
      <w:r w:rsidR="00517392" w:rsidRPr="00C60485">
        <w:t>tatistical c</w:t>
      </w:r>
      <w:r w:rsidR="009960C4" w:rsidRPr="00C60485">
        <w:t>omparisons were made</w:t>
      </w:r>
      <w:r w:rsidR="00A447CA" w:rsidRPr="00C60485">
        <w:t xml:space="preserve"> with</w:t>
      </w:r>
      <w:r w:rsidR="00F4404D" w:rsidRPr="00C60485">
        <w:t xml:space="preserve"> </w:t>
      </w:r>
      <w:r w:rsidR="00A85127" w:rsidRPr="00C60485">
        <w:t xml:space="preserve">the </w:t>
      </w:r>
      <w:proofErr w:type="spellStart"/>
      <w:r w:rsidR="00A85127" w:rsidRPr="00C60485">
        <w:t>nlme</w:t>
      </w:r>
      <w:proofErr w:type="spellEnd"/>
      <w:r w:rsidR="00A447CA" w:rsidRPr="00C60485">
        <w:t xml:space="preserve"> </w:t>
      </w:r>
      <w:r w:rsidR="00A85127" w:rsidRPr="00C60485">
        <w:t>package in R</w:t>
      </w:r>
      <w:r w:rsidR="00A447CA" w:rsidRPr="00C60485">
        <w:t>,</w:t>
      </w:r>
      <w:r w:rsidR="009E37BF" w:rsidRPr="00C60485">
        <w:t xml:space="preserve"> </w:t>
      </w:r>
      <w:r w:rsidR="00A85127" w:rsidRPr="00C60485">
        <w:t xml:space="preserve">which incorporates a </w:t>
      </w:r>
      <w:r w:rsidR="009E37BF" w:rsidRPr="00C60485">
        <w:t xml:space="preserve">repeated measures </w:t>
      </w:r>
      <w:r w:rsidR="00A85127" w:rsidRPr="00C60485">
        <w:t>design</w:t>
      </w:r>
      <w:r w:rsidR="009E37BF" w:rsidRPr="00C60485">
        <w:t>.</w:t>
      </w:r>
      <w:r w:rsidRPr="00C60485">
        <w:t xml:space="preserve">  For </w:t>
      </w:r>
      <w:r w:rsidR="008C2236">
        <w:t xml:space="preserve">HRV </w:t>
      </w:r>
      <w:r w:rsidRPr="00C60485">
        <w:t xml:space="preserve">statistical </w:t>
      </w:r>
      <w:r w:rsidR="00D82873" w:rsidRPr="00C60485">
        <w:t>comparisons</w:t>
      </w:r>
      <w:r w:rsidRPr="00C60485">
        <w:t>, we used MANOVA in Minitab (PA,</w:t>
      </w:r>
      <w:r w:rsidR="002D16AE">
        <w:t xml:space="preserve"> </w:t>
      </w:r>
      <w:r w:rsidRPr="00C60485">
        <w:t xml:space="preserve">USA). </w:t>
      </w:r>
      <w:r w:rsidR="00CF6268" w:rsidRPr="00C60485">
        <w:t xml:space="preserve"> </w:t>
      </w:r>
      <w:r w:rsidR="009960C4" w:rsidRPr="00C60485">
        <w:rPr>
          <w:i/>
        </w:rPr>
        <w:t>p</w:t>
      </w:r>
      <w:r w:rsidR="00F25A14" w:rsidRPr="00C60485">
        <w:sym w:font="Symbol" w:char="F0A3"/>
      </w:r>
      <w:r w:rsidR="009960C4" w:rsidRPr="00C60485">
        <w:t>0.05 was taken as significant.</w:t>
      </w:r>
      <w:r w:rsidR="008A7DB1" w:rsidRPr="00C60485">
        <w:t xml:space="preserve"> </w:t>
      </w:r>
    </w:p>
    <w:p w14:paraId="627C6728" w14:textId="1BDAECD4" w:rsidR="000E1F84" w:rsidRPr="00C60485" w:rsidRDefault="00B1086C" w:rsidP="00D547C9">
      <w:pPr>
        <w:spacing w:after="200" w:line="360" w:lineRule="auto"/>
        <w:jc w:val="both"/>
        <w:rPr>
          <w:rFonts w:ascii="Calibri" w:eastAsia="Calibri" w:hAnsi="Calibri" w:cs="Times New Roman"/>
          <w:i/>
          <w:iCs/>
        </w:rPr>
      </w:pPr>
      <w:r w:rsidRPr="00C60485">
        <w:rPr>
          <w:rFonts w:ascii="Calibri" w:eastAsia="Calibri" w:hAnsi="Calibri" w:cs="Times New Roman"/>
          <w:i/>
          <w:iCs/>
        </w:rPr>
        <w:t>Drugs</w:t>
      </w:r>
    </w:p>
    <w:p w14:paraId="44423F17" w14:textId="2C8D3D74" w:rsidR="00B1086C" w:rsidRPr="00C60485" w:rsidRDefault="009F3EE3" w:rsidP="00B1086C">
      <w:pPr>
        <w:spacing w:line="360" w:lineRule="auto"/>
        <w:jc w:val="both"/>
        <w:rPr>
          <w:shd w:val="clear" w:color="auto" w:fill="FFFFFF"/>
        </w:rPr>
      </w:pPr>
      <w:r>
        <w:rPr>
          <w:rFonts w:ascii="Calibri" w:eastAsia="Calibri" w:hAnsi="Calibri" w:cs="Times New Roman"/>
        </w:rPr>
        <w:t>A sedative (m</w:t>
      </w:r>
      <w:r w:rsidRPr="00C60485">
        <w:rPr>
          <w:rFonts w:ascii="Calibri" w:eastAsia="Calibri" w:hAnsi="Calibri" w:cs="Times New Roman"/>
        </w:rPr>
        <w:t xml:space="preserve">idazolam </w:t>
      </w:r>
      <w:r w:rsidRPr="005C56A6">
        <w:rPr>
          <w:rFonts w:ascii="Calibri" w:eastAsia="Calibri" w:hAnsi="Calibri" w:cs="Times New Roman"/>
        </w:rPr>
        <w:t xml:space="preserve">5mg/kg, </w:t>
      </w:r>
      <w:proofErr w:type="spellStart"/>
      <w:r w:rsidRPr="005C56A6">
        <w:rPr>
          <w:rFonts w:ascii="Calibri" w:eastAsia="Calibri" w:hAnsi="Calibri" w:cs="Times New Roman"/>
          <w:i/>
        </w:rPr>
        <w:t>i.p</w:t>
      </w:r>
      <w:proofErr w:type="spellEnd"/>
      <w:r w:rsidRPr="005C56A6">
        <w:rPr>
          <w:rFonts w:ascii="Calibri" w:eastAsia="Calibri" w:hAnsi="Calibri" w:cs="Times New Roman"/>
        </w:rPr>
        <w:t xml:space="preserve">) </w:t>
      </w:r>
      <w:r>
        <w:rPr>
          <w:rFonts w:ascii="Calibri" w:eastAsia="Calibri" w:hAnsi="Calibri" w:cs="Times New Roman"/>
        </w:rPr>
        <w:t>was supplied by our animal service unit and administered prior to recording.</w:t>
      </w:r>
      <w:r w:rsidR="000778BE" w:rsidRPr="00C60485">
        <w:rPr>
          <w:shd w:val="clear" w:color="auto" w:fill="FFFFFF"/>
        </w:rPr>
        <w:t xml:space="preserve"> </w:t>
      </w:r>
      <w:r w:rsidR="00B1086C" w:rsidRPr="00C60485">
        <w:rPr>
          <w:shd w:val="clear" w:color="auto" w:fill="FFFFFF"/>
        </w:rPr>
        <w:t xml:space="preserve">GSK2193874 </w:t>
      </w:r>
      <w:r w:rsidR="00080564" w:rsidRPr="0070069A">
        <w:rPr>
          <w:rFonts w:ascii="Calibri" w:eastAsia="Calibri" w:hAnsi="Calibri" w:cs="Times New Roman"/>
        </w:rPr>
        <w:t>(300 µg/kg,</w:t>
      </w:r>
      <w:r w:rsidR="009474D3" w:rsidRPr="0070069A">
        <w:rPr>
          <w:rFonts w:ascii="Calibri" w:eastAsia="Calibri" w:hAnsi="Calibri" w:cs="Times New Roman"/>
        </w:rPr>
        <w:t xml:space="preserve"> </w:t>
      </w:r>
      <w:proofErr w:type="spellStart"/>
      <w:r w:rsidR="00080564" w:rsidRPr="0070069A">
        <w:rPr>
          <w:rFonts w:ascii="Calibri" w:eastAsia="Calibri" w:hAnsi="Calibri" w:cs="Times New Roman"/>
          <w:i/>
        </w:rPr>
        <w:t>i.p</w:t>
      </w:r>
      <w:r w:rsidR="00DC15D1" w:rsidRPr="0070069A">
        <w:rPr>
          <w:rFonts w:ascii="Calibri" w:eastAsia="Calibri" w:hAnsi="Calibri" w:cs="Times New Roman"/>
          <w:i/>
        </w:rPr>
        <w:t>.</w:t>
      </w:r>
      <w:proofErr w:type="spellEnd"/>
      <w:r w:rsidR="00080564" w:rsidRPr="0070069A">
        <w:rPr>
          <w:rFonts w:ascii="Calibri" w:eastAsia="Calibri" w:hAnsi="Calibri" w:cs="Times New Roman"/>
        </w:rPr>
        <w:t xml:space="preserve">) </w:t>
      </w:r>
      <w:r w:rsidR="00B1086C" w:rsidRPr="00C60485">
        <w:rPr>
          <w:shd w:val="clear" w:color="auto" w:fill="FFFFFF"/>
        </w:rPr>
        <w:t>and DMSO w</w:t>
      </w:r>
      <w:r w:rsidR="009960C4" w:rsidRPr="00C60485">
        <w:rPr>
          <w:shd w:val="clear" w:color="auto" w:fill="FFFFFF"/>
        </w:rPr>
        <w:t xml:space="preserve">ere obtained from Sigma-Aldrich. </w:t>
      </w:r>
      <w:r w:rsidR="00DC15D1" w:rsidRPr="00C60485">
        <w:rPr>
          <w:shd w:val="clear" w:color="auto" w:fill="FFFFFF"/>
        </w:rPr>
        <w:t>GSK2193874 was dissolved in DMSO at 20</w:t>
      </w:r>
      <w:r w:rsidR="009474D3" w:rsidRPr="00C60485">
        <w:rPr>
          <w:shd w:val="clear" w:color="auto" w:fill="FFFFFF"/>
        </w:rPr>
        <w:t xml:space="preserve"> </w:t>
      </w:r>
      <w:r w:rsidR="00DC15D1" w:rsidRPr="00C60485">
        <w:rPr>
          <w:shd w:val="clear" w:color="auto" w:fill="FFFFFF"/>
        </w:rPr>
        <w:t xml:space="preserve">mg/ml stock then diluted 1:100 before </w:t>
      </w:r>
      <w:proofErr w:type="spellStart"/>
      <w:r w:rsidR="00DC15D1" w:rsidRPr="00C60485">
        <w:rPr>
          <w:shd w:val="clear" w:color="auto" w:fill="FFFFFF"/>
        </w:rPr>
        <w:t>i.p.</w:t>
      </w:r>
      <w:proofErr w:type="spellEnd"/>
      <w:r w:rsidR="00DC15D1" w:rsidRPr="00C60485">
        <w:rPr>
          <w:shd w:val="clear" w:color="auto" w:fill="FFFFFF"/>
        </w:rPr>
        <w:t xml:space="preserve"> injection (0.2</w:t>
      </w:r>
      <w:r w:rsidR="009474D3" w:rsidRPr="00C60485">
        <w:rPr>
          <w:shd w:val="clear" w:color="auto" w:fill="FFFFFF"/>
        </w:rPr>
        <w:t xml:space="preserve"> </w:t>
      </w:r>
      <w:r w:rsidR="00DC15D1" w:rsidRPr="00C60485">
        <w:rPr>
          <w:shd w:val="clear" w:color="auto" w:fill="FFFFFF"/>
        </w:rPr>
        <w:t>mg/ml)</w:t>
      </w:r>
      <w:r w:rsidR="008A78D3" w:rsidRPr="00C60485">
        <w:rPr>
          <w:shd w:val="clear" w:color="auto" w:fill="FFFFFF"/>
        </w:rPr>
        <w:t xml:space="preserve">, following </w:t>
      </w:r>
      <w:r w:rsidR="008A78D3" w:rsidRPr="0070069A">
        <w:rPr>
          <w:shd w:val="clear" w:color="auto" w:fill="FFFFFF"/>
        </w:rPr>
        <w:fldChar w:fldCharType="begin">
          <w:fldData xml:space="preserve">PEVuZE5vdGU+PENpdGU+PEF1dGhvcj5QYW5rZXk8L0F1dGhvcj48WWVhcj4yMDE0PC9ZZWFyPjxS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</w:fldData>
        </w:fldChar>
      </w:r>
      <w:r w:rsidR="004F45D6">
        <w:rPr>
          <w:shd w:val="clear" w:color="auto" w:fill="FFFFFF"/>
        </w:rPr>
        <w:instrText xml:space="preserve"> ADDIN EN.CITE </w:instrText>
      </w:r>
      <w:r w:rsidR="004F45D6">
        <w:rPr>
          <w:shd w:val="clear" w:color="auto" w:fill="FFFFFF"/>
        </w:rPr>
        <w:fldChar w:fldCharType="begin">
          <w:fldData xml:space="preserve">PEVuZE5vdGU+PENpdGU+PEF1dGhvcj5QYW5rZXk8L0F1dGhvcj48WWVhcj4yMDE0PC9ZZWFyPjxS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</w:fldData>
        </w:fldChar>
      </w:r>
      <w:r w:rsidR="004F45D6">
        <w:rPr>
          <w:shd w:val="clear" w:color="auto" w:fill="FFFFFF"/>
        </w:rPr>
        <w:instrText xml:space="preserve"> ADDIN EN.CITE.DATA </w:instrText>
      </w:r>
      <w:r w:rsidR="004F45D6">
        <w:rPr>
          <w:shd w:val="clear" w:color="auto" w:fill="FFFFFF"/>
        </w:rPr>
      </w:r>
      <w:r w:rsidR="004F45D6">
        <w:rPr>
          <w:shd w:val="clear" w:color="auto" w:fill="FFFFFF"/>
        </w:rPr>
        <w:fldChar w:fldCharType="end"/>
      </w:r>
      <w:r w:rsidR="008A78D3" w:rsidRPr="0070069A">
        <w:rPr>
          <w:shd w:val="clear" w:color="auto" w:fill="FFFFFF"/>
        </w:rPr>
      </w:r>
      <w:r w:rsidR="008A78D3" w:rsidRPr="0070069A">
        <w:rPr>
          <w:shd w:val="clear" w:color="auto" w:fill="FFFFFF"/>
        </w:rPr>
        <w:fldChar w:fldCharType="separate"/>
      </w:r>
      <w:r w:rsidR="004F45D6">
        <w:rPr>
          <w:noProof/>
          <w:shd w:val="clear" w:color="auto" w:fill="FFFFFF"/>
        </w:rPr>
        <w:t>[23, 34]</w:t>
      </w:r>
      <w:r w:rsidR="008A78D3" w:rsidRPr="0070069A">
        <w:rPr>
          <w:shd w:val="clear" w:color="auto" w:fill="FFFFFF"/>
        </w:rPr>
        <w:fldChar w:fldCharType="end"/>
      </w:r>
      <w:r w:rsidR="00DC15D1" w:rsidRPr="00C60485">
        <w:rPr>
          <w:shd w:val="clear" w:color="auto" w:fill="FFFFFF"/>
        </w:rPr>
        <w:t xml:space="preserve">.  </w:t>
      </w:r>
      <w:r w:rsidR="00424D10" w:rsidRPr="00C60485">
        <w:rPr>
          <w:shd w:val="clear" w:color="auto" w:fill="FFFFFF"/>
        </w:rPr>
        <w:t>“C</w:t>
      </w:r>
      <w:r w:rsidR="00DC15D1" w:rsidRPr="00C60485">
        <w:rPr>
          <w:shd w:val="clear" w:color="auto" w:fill="FFFFFF"/>
        </w:rPr>
        <w:t>ontrol</w:t>
      </w:r>
      <w:r w:rsidR="00424D10" w:rsidRPr="00C60485">
        <w:rPr>
          <w:shd w:val="clear" w:color="auto" w:fill="FFFFFF"/>
        </w:rPr>
        <w:t>”</w:t>
      </w:r>
      <w:r w:rsidR="00DC15D1" w:rsidRPr="00C60485">
        <w:rPr>
          <w:shd w:val="clear" w:color="auto" w:fill="FFFFFF"/>
        </w:rPr>
        <w:t xml:space="preserve"> </w:t>
      </w:r>
      <w:r w:rsidR="00424D10" w:rsidRPr="00C60485">
        <w:rPr>
          <w:shd w:val="clear" w:color="auto" w:fill="FFFFFF"/>
        </w:rPr>
        <w:t>includes</w:t>
      </w:r>
      <w:r w:rsidR="00DC15D1" w:rsidRPr="00C60485">
        <w:rPr>
          <w:shd w:val="clear" w:color="auto" w:fill="FFFFFF"/>
        </w:rPr>
        <w:t xml:space="preserve"> 1% DMSO and volume of injection was dependent upon </w:t>
      </w:r>
      <w:r w:rsidR="00231B53">
        <w:rPr>
          <w:shd w:val="clear" w:color="auto" w:fill="FFFFFF"/>
        </w:rPr>
        <w:t>animal weight</w:t>
      </w:r>
      <w:r w:rsidR="00DC15D1" w:rsidRPr="00C60485">
        <w:rPr>
          <w:shd w:val="clear" w:color="auto" w:fill="FFFFFF"/>
        </w:rPr>
        <w:t xml:space="preserve">.  </w:t>
      </w:r>
    </w:p>
    <w:p w14:paraId="3C7B1F29" w14:textId="77777777" w:rsidR="00AD1D00" w:rsidRPr="00C60485" w:rsidRDefault="00AD1D00">
      <w:pPr>
        <w:rPr>
          <w:b/>
          <w:bCs/>
        </w:rPr>
      </w:pPr>
      <w:r w:rsidRPr="00C60485">
        <w:rPr>
          <w:b/>
          <w:bCs/>
        </w:rPr>
        <w:br w:type="page"/>
      </w:r>
    </w:p>
    <w:p w14:paraId="2F0DC03B" w14:textId="3CC46425" w:rsidR="00BE1DB1" w:rsidRPr="00C60485" w:rsidRDefault="000F5F55" w:rsidP="00BE1DB1">
      <w:pPr>
        <w:spacing w:line="360" w:lineRule="auto"/>
        <w:jc w:val="both"/>
        <w:rPr>
          <w:b/>
          <w:bCs/>
        </w:rPr>
      </w:pPr>
      <w:r w:rsidRPr="00C60485">
        <w:rPr>
          <w:b/>
          <w:bCs/>
        </w:rPr>
        <w:lastRenderedPageBreak/>
        <w:t>Results</w:t>
      </w:r>
    </w:p>
    <w:p w14:paraId="3DDF2C2F" w14:textId="0CC5D232" w:rsidR="00A57AC6" w:rsidRPr="0070069A" w:rsidRDefault="00F25A14" w:rsidP="004F38AD">
      <w:pPr>
        <w:spacing w:after="200" w:line="360" w:lineRule="auto"/>
        <w:jc w:val="both"/>
        <w:rPr>
          <w:rFonts w:ascii="Calibri" w:eastAsia="Calibri" w:hAnsi="Calibri" w:cs="Times New Roman"/>
          <w:b/>
          <w:highlight w:val="yellow"/>
        </w:rPr>
      </w:pPr>
      <w:r>
        <w:rPr>
          <w:rFonts w:ascii="Calibri" w:eastAsia="Calibri" w:hAnsi="Calibri" w:cs="Times New Roman"/>
        </w:rPr>
        <w:t>W</w:t>
      </w:r>
      <w:r w:rsidR="00557137" w:rsidRPr="0070069A">
        <w:rPr>
          <w:rFonts w:ascii="Calibri" w:eastAsia="Calibri" w:hAnsi="Calibri" w:cs="Times New Roman"/>
        </w:rPr>
        <w:t xml:space="preserve">e measured </w:t>
      </w:r>
      <w:r w:rsidR="0015040E">
        <w:rPr>
          <w:rFonts w:ascii="Calibri" w:eastAsia="Calibri" w:hAnsi="Calibri" w:cs="Times New Roman"/>
        </w:rPr>
        <w:t>MAP,</w:t>
      </w:r>
      <w:r w:rsidR="00012727">
        <w:rPr>
          <w:rFonts w:ascii="Calibri" w:eastAsia="Calibri" w:hAnsi="Calibri" w:cs="Times New Roman"/>
        </w:rPr>
        <w:t xml:space="preserve"> HR</w:t>
      </w:r>
      <w:r w:rsidR="00557137" w:rsidRPr="0070069A">
        <w:rPr>
          <w:rFonts w:ascii="Calibri" w:eastAsia="Calibri" w:hAnsi="Calibri" w:cs="Times New Roman"/>
        </w:rPr>
        <w:t xml:space="preserve"> and blood flow (Flow) in 14 animals with and without </w:t>
      </w:r>
      <w:r w:rsidR="009E37BF" w:rsidRPr="00C60485">
        <w:rPr>
          <w:shd w:val="clear" w:color="auto" w:fill="FFFFFF"/>
        </w:rPr>
        <w:t>GSK2193874 over the ambient temperature range of 31</w:t>
      </w:r>
      <w:r w:rsidR="008555FA" w:rsidRPr="00C60485">
        <w:rPr>
          <w:rFonts w:ascii="Calibri" w:eastAsia="Calibri" w:hAnsi="Calibri" w:cs="Times New Roman"/>
        </w:rPr>
        <w:sym w:font="Symbol" w:char="F0B0"/>
      </w:r>
      <w:r w:rsidR="008555FA" w:rsidRPr="00C60485">
        <w:rPr>
          <w:rFonts w:ascii="Calibri" w:eastAsia="Calibri" w:hAnsi="Calibri" w:cs="Times New Roman"/>
        </w:rPr>
        <w:t>C</w:t>
      </w:r>
      <w:r w:rsidR="009E37BF" w:rsidRPr="00C60485">
        <w:rPr>
          <w:shd w:val="clear" w:color="auto" w:fill="FFFFFF"/>
        </w:rPr>
        <w:t xml:space="preserve"> to 36</w:t>
      </w:r>
      <w:r w:rsidR="008555FA" w:rsidRPr="00C60485">
        <w:rPr>
          <w:rFonts w:ascii="Calibri" w:eastAsia="Calibri" w:hAnsi="Calibri" w:cs="Times New Roman"/>
        </w:rPr>
        <w:sym w:font="Symbol" w:char="F0B0"/>
      </w:r>
      <w:r w:rsidR="008555FA" w:rsidRPr="00C60485">
        <w:rPr>
          <w:rFonts w:ascii="Calibri" w:eastAsia="Calibri" w:hAnsi="Calibri" w:cs="Times New Roman"/>
        </w:rPr>
        <w:t>C</w:t>
      </w:r>
      <w:r w:rsidR="009E37BF" w:rsidRPr="00C60485">
        <w:rPr>
          <w:shd w:val="clear" w:color="auto" w:fill="FFFFFF"/>
        </w:rPr>
        <w:t>.  These are plotted in two-factor (treatment, temperature) format and analysed with a repeated</w:t>
      </w:r>
      <w:r w:rsidR="00B6639B" w:rsidRPr="00C60485">
        <w:rPr>
          <w:shd w:val="clear" w:color="auto" w:fill="FFFFFF"/>
        </w:rPr>
        <w:t>-</w:t>
      </w:r>
      <w:r w:rsidR="009E37BF" w:rsidRPr="00C60485">
        <w:rPr>
          <w:shd w:val="clear" w:color="auto" w:fill="FFFFFF"/>
        </w:rPr>
        <w:t>measures</w:t>
      </w:r>
      <w:r w:rsidR="00B6639B" w:rsidRPr="00C60485">
        <w:rPr>
          <w:shd w:val="clear" w:color="auto" w:fill="FFFFFF"/>
        </w:rPr>
        <w:t>, mixed effects</w:t>
      </w:r>
      <w:r w:rsidR="009E37BF" w:rsidRPr="00C60485">
        <w:rPr>
          <w:shd w:val="clear" w:color="auto" w:fill="FFFFFF"/>
        </w:rPr>
        <w:t xml:space="preserve"> design.  </w:t>
      </w:r>
      <w:r w:rsidR="00FB7475" w:rsidRPr="00C60485">
        <w:rPr>
          <w:shd w:val="clear" w:color="auto" w:fill="FFFFFF"/>
        </w:rPr>
        <w:t>There was a statistically significant effect of temperature on all parameters measured, MAP</w:t>
      </w:r>
      <w:r w:rsidR="00B6639B" w:rsidRPr="00C60485">
        <w:rPr>
          <w:shd w:val="clear" w:color="auto" w:fill="FFFFFF"/>
        </w:rPr>
        <w:t xml:space="preserve"> (</w:t>
      </w:r>
      <w:r w:rsidR="00B6639B" w:rsidRPr="00C60485">
        <w:rPr>
          <w:b/>
          <w:shd w:val="clear" w:color="auto" w:fill="FFFFFF"/>
        </w:rPr>
        <w:t>Figure 1A</w:t>
      </w:r>
      <w:r w:rsidR="00B6639B" w:rsidRPr="00C60485">
        <w:rPr>
          <w:shd w:val="clear" w:color="auto" w:fill="FFFFFF"/>
        </w:rPr>
        <w:t xml:space="preserve">:  </w:t>
      </w:r>
      <w:r w:rsidR="00B6639B" w:rsidRPr="0070069A">
        <w:t>Temperature F=5.34, p</w:t>
      </w:r>
      <w:r w:rsidR="00B6639B" w:rsidRPr="00C60485">
        <w:sym w:font="Symbol" w:char="F0A3"/>
      </w:r>
      <w:r w:rsidR="00B6639B" w:rsidRPr="00C60485">
        <w:t>0.05; Drug F=0.38 p&gt;0.05, Drug x Temperature F=0.17, p&gt;0.05</w:t>
      </w:r>
      <w:r w:rsidR="00B6639B" w:rsidRPr="00C60485">
        <w:rPr>
          <w:shd w:val="clear" w:color="auto" w:fill="FFFFFF"/>
        </w:rPr>
        <w:t>)</w:t>
      </w:r>
      <w:r w:rsidR="00FB7475" w:rsidRPr="00C60485">
        <w:rPr>
          <w:shd w:val="clear" w:color="auto" w:fill="FFFFFF"/>
        </w:rPr>
        <w:t>, HR</w:t>
      </w:r>
      <w:r w:rsidR="00B6639B" w:rsidRPr="00C60485">
        <w:rPr>
          <w:shd w:val="clear" w:color="auto" w:fill="FFFFFF"/>
        </w:rPr>
        <w:t xml:space="preserve"> (</w:t>
      </w:r>
      <w:r w:rsidR="00B6639B" w:rsidRPr="0070069A">
        <w:rPr>
          <w:b/>
          <w:shd w:val="clear" w:color="auto" w:fill="FFFFFF"/>
        </w:rPr>
        <w:t>Figure 1B</w:t>
      </w:r>
      <w:r w:rsidR="00B6639B" w:rsidRPr="00C60485">
        <w:rPr>
          <w:shd w:val="clear" w:color="auto" w:fill="FFFFFF"/>
        </w:rPr>
        <w:t xml:space="preserve">: </w:t>
      </w:r>
      <w:r w:rsidR="00B6639B" w:rsidRPr="0070069A">
        <w:t xml:space="preserve">Temperature F=7.37, </w:t>
      </w:r>
      <w:r w:rsidRPr="0070069A">
        <w:t>p</w:t>
      </w:r>
      <w:r w:rsidRPr="00C60485">
        <w:sym w:font="Symbol" w:char="F0A3"/>
      </w:r>
      <w:r w:rsidR="00B6639B" w:rsidRPr="00C60485">
        <w:t xml:space="preserve">0.05; drug F=0.68 </w:t>
      </w:r>
      <w:r w:rsidRPr="00C60485">
        <w:t>p&gt;</w:t>
      </w:r>
      <w:r w:rsidR="00B6639B" w:rsidRPr="00C60485">
        <w:t>0.05, Drug x Temperature F=0.23, p&gt;0.05</w:t>
      </w:r>
      <w:r w:rsidR="00B6639B" w:rsidRPr="00C60485">
        <w:rPr>
          <w:shd w:val="clear" w:color="auto" w:fill="FFFFFF"/>
        </w:rPr>
        <w:t>)</w:t>
      </w:r>
      <w:r w:rsidR="00FB7475" w:rsidRPr="00C60485">
        <w:rPr>
          <w:shd w:val="clear" w:color="auto" w:fill="FFFFFF"/>
        </w:rPr>
        <w:t xml:space="preserve"> and tail blood flow</w:t>
      </w:r>
      <w:r w:rsidR="009E37BF" w:rsidRPr="00C60485">
        <w:rPr>
          <w:shd w:val="clear" w:color="auto" w:fill="FFFFFF"/>
        </w:rPr>
        <w:t xml:space="preserve"> (</w:t>
      </w:r>
      <w:r w:rsidR="00B6639B" w:rsidRPr="0070069A">
        <w:rPr>
          <w:b/>
          <w:shd w:val="clear" w:color="auto" w:fill="FFFFFF"/>
        </w:rPr>
        <w:t>Figure 1C:</w:t>
      </w:r>
      <w:r w:rsidR="00B6639B" w:rsidRPr="00C60485">
        <w:rPr>
          <w:shd w:val="clear" w:color="auto" w:fill="FFFFFF"/>
        </w:rPr>
        <w:t xml:space="preserve"> </w:t>
      </w:r>
      <w:r w:rsidR="00B6639B" w:rsidRPr="0070069A">
        <w:t xml:space="preserve">Temperature F=13.21, </w:t>
      </w:r>
      <w:r w:rsidRPr="0070069A">
        <w:t>p</w:t>
      </w:r>
      <w:r w:rsidRPr="00C60485">
        <w:sym w:font="Symbol" w:char="F0A3"/>
      </w:r>
      <w:r w:rsidR="00B6639B" w:rsidRPr="00C60485">
        <w:t xml:space="preserve">0.005; drug F=5.57, </w:t>
      </w:r>
      <w:r w:rsidRPr="0070069A">
        <w:t>p</w:t>
      </w:r>
      <w:r w:rsidRPr="00C60485">
        <w:sym w:font="Symbol" w:char="F0A3"/>
      </w:r>
      <w:r w:rsidR="00B6639B" w:rsidRPr="00C60485">
        <w:t xml:space="preserve">0.05, Drug x Temperature F=14.00, </w:t>
      </w:r>
      <w:r w:rsidRPr="0070069A">
        <w:t>p</w:t>
      </w:r>
      <w:r w:rsidRPr="00C60485">
        <w:sym w:font="Symbol" w:char="F0A3"/>
      </w:r>
      <w:r w:rsidR="00B6639B" w:rsidRPr="00C60485">
        <w:t>0.0005</w:t>
      </w:r>
      <w:r w:rsidR="009E37BF" w:rsidRPr="00C60485">
        <w:rPr>
          <w:shd w:val="clear" w:color="auto" w:fill="FFFFFF"/>
        </w:rPr>
        <w:t>)</w:t>
      </w:r>
      <w:r w:rsidR="00FB7475" w:rsidRPr="00C60485">
        <w:rPr>
          <w:shd w:val="clear" w:color="auto" w:fill="FFFFFF"/>
        </w:rPr>
        <w:t>.  I</w:t>
      </w:r>
      <w:r>
        <w:rPr>
          <w:shd w:val="clear" w:color="auto" w:fill="FFFFFF"/>
        </w:rPr>
        <w:t>n</w:t>
      </w:r>
      <w:r w:rsidR="00FB7475" w:rsidRPr="00C60485">
        <w:rPr>
          <w:shd w:val="clear" w:color="auto" w:fill="FFFFFF"/>
        </w:rPr>
        <w:t xml:space="preserve"> the cases of HR and MAP there was no significant effect of treatment with the TRPV4 antagonist</w:t>
      </w:r>
      <w:r w:rsidR="009E37BF" w:rsidRPr="00C60485">
        <w:rPr>
          <w:shd w:val="clear" w:color="auto" w:fill="FFFFFF"/>
        </w:rPr>
        <w:t xml:space="preserve"> (GSK2193874).  However, </w:t>
      </w:r>
      <w:r w:rsidR="00FB7475" w:rsidRPr="00C60485">
        <w:rPr>
          <w:shd w:val="clear" w:color="auto" w:fill="FFFFFF"/>
        </w:rPr>
        <w:t xml:space="preserve">with tail blood flow there was both a significant increase with GSK2193874 treatment and a very highly significant interaction between </w:t>
      </w:r>
      <w:r w:rsidR="009E37BF" w:rsidRPr="00C60485">
        <w:rPr>
          <w:shd w:val="clear" w:color="auto" w:fill="FFFFFF"/>
        </w:rPr>
        <w:t xml:space="preserve">temperature and GSK2193874 treatment.  </w:t>
      </w:r>
    </w:p>
    <w:p w14:paraId="35AEEB8E" w14:textId="14C11CAC" w:rsidR="002A0EDA" w:rsidRPr="00C60485" w:rsidRDefault="00B21BDD" w:rsidP="004F38AD">
      <w:pPr>
        <w:spacing w:after="200" w:line="360" w:lineRule="auto"/>
        <w:jc w:val="both"/>
        <w:rPr>
          <w:shd w:val="clear" w:color="auto" w:fill="FFFFFF"/>
        </w:rPr>
      </w:pPr>
      <w:r w:rsidRPr="0070069A">
        <w:rPr>
          <w:rFonts w:ascii="Calibri" w:eastAsia="Calibri" w:hAnsi="Calibri" w:cs="Times New Roman"/>
        </w:rPr>
        <w:t xml:space="preserve">Since we were able to derive beat-by-beat heart rate records for several seconds (for example </w:t>
      </w:r>
      <w:r w:rsidR="00932977" w:rsidRPr="0070069A">
        <w:rPr>
          <w:rFonts w:ascii="Calibri" w:eastAsia="Calibri" w:hAnsi="Calibri" w:cs="Times New Roman"/>
        </w:rPr>
        <w:t>Supplementary Figure 1</w:t>
      </w:r>
      <w:r w:rsidRPr="0070069A">
        <w:rPr>
          <w:rFonts w:ascii="Calibri" w:eastAsia="Calibri" w:hAnsi="Calibri" w:cs="Times New Roman"/>
        </w:rPr>
        <w:t>), we investigated whether HRV could be captured over such short period</w:t>
      </w:r>
      <w:r w:rsidR="00F25A14">
        <w:rPr>
          <w:rFonts w:ascii="Calibri" w:eastAsia="Calibri" w:hAnsi="Calibri" w:cs="Times New Roman"/>
        </w:rPr>
        <w:t>s</w:t>
      </w:r>
      <w:r w:rsidRPr="0070069A">
        <w:rPr>
          <w:rFonts w:ascii="Calibri" w:eastAsia="Calibri" w:hAnsi="Calibri" w:cs="Times New Roman"/>
        </w:rPr>
        <w:t xml:space="preserve">.  To test whether this was feasible, we simulated mouse heart rate interval records of decreasing length </w:t>
      </w:r>
      <w:r w:rsidR="00F86B54" w:rsidRPr="0070069A">
        <w:rPr>
          <w:rFonts w:ascii="Calibri" w:eastAsia="Calibri" w:hAnsi="Calibri" w:cs="Times New Roman"/>
        </w:rPr>
        <w:t>using</w:t>
      </w:r>
      <w:r w:rsidR="00AD7310" w:rsidRPr="0070069A">
        <w:rPr>
          <w:rFonts w:ascii="Calibri" w:eastAsia="Calibri" w:hAnsi="Calibri" w:cs="Times New Roman"/>
        </w:rPr>
        <w:t xml:space="preserve"> a modified version of</w:t>
      </w:r>
      <w:r w:rsidR="00D500A1" w:rsidRPr="0070069A">
        <w:rPr>
          <w:rFonts w:ascii="Calibri" w:eastAsia="Calibri" w:hAnsi="Calibri" w:cs="Times New Roman"/>
        </w:rPr>
        <w:t xml:space="preserve"> </w:t>
      </w:r>
      <w:proofErr w:type="spellStart"/>
      <w:r w:rsidR="00D500A1" w:rsidRPr="0070069A">
        <w:rPr>
          <w:rFonts w:ascii="Calibri" w:eastAsia="Calibri" w:hAnsi="Calibri" w:cs="Times New Roman"/>
        </w:rPr>
        <w:t>McSharry</w:t>
      </w:r>
      <w:proofErr w:type="spellEnd"/>
      <w:r w:rsidR="00D500A1" w:rsidRPr="0070069A">
        <w:rPr>
          <w:rFonts w:ascii="Calibri" w:eastAsia="Calibri" w:hAnsi="Calibri" w:cs="Times New Roman"/>
        </w:rPr>
        <w:t xml:space="preserve"> </w:t>
      </w:r>
      <w:r w:rsidR="00D500A1" w:rsidRPr="0070069A">
        <w:rPr>
          <w:rFonts w:ascii="Calibri" w:eastAsia="Calibri" w:hAnsi="Calibri" w:cs="Times New Roman"/>
          <w:i/>
        </w:rPr>
        <w:t>et al</w:t>
      </w:r>
      <w:r w:rsidR="00A43652" w:rsidRPr="0070069A">
        <w:rPr>
          <w:rFonts w:ascii="Calibri" w:eastAsia="Calibri" w:hAnsi="Calibri" w:cs="Times New Roman"/>
          <w:i/>
        </w:rPr>
        <w:t>.,</w:t>
      </w:r>
      <w:r w:rsidR="0097059E" w:rsidRPr="0070069A">
        <w:rPr>
          <w:rFonts w:ascii="Calibri" w:eastAsia="Calibri" w:hAnsi="Calibri" w:cs="Times New Roman"/>
        </w:rPr>
        <w:t xml:space="preserve"> 2003</w:t>
      </w:r>
      <w:r w:rsidR="00594F79" w:rsidRPr="0070069A">
        <w:rPr>
          <w:rFonts w:ascii="Calibri" w:eastAsia="Calibri" w:hAnsi="Calibri" w:cs="Times New Roman"/>
        </w:rPr>
        <w:t xml:space="preserve"> </w:t>
      </w:r>
      <w:r w:rsidR="00594F79" w:rsidRPr="0070069A">
        <w:rPr>
          <w:rFonts w:ascii="Calibri" w:eastAsia="Calibri" w:hAnsi="Calibri" w:cs="Times New Roman"/>
        </w:rPr>
        <w:fldChar w:fldCharType="begin"/>
      </w:r>
      <w:r w:rsidR="004F45D6">
        <w:rPr>
          <w:rFonts w:ascii="Calibri" w:eastAsia="Calibri" w:hAnsi="Calibri" w:cs="Times New Roman"/>
        </w:rPr>
        <w:instrText xml:space="preserve"> ADDIN EN.CITE &lt;EndNote&gt;&lt;Cite&gt;&lt;Author&gt;McSharry&lt;/Author&gt;&lt;Year&gt;2003&lt;/Year&gt;&lt;RecNum&gt;4862&lt;/RecNum&gt;&lt;IDText&gt;A dynamical model for generating synthetic electrocardiogram signals&lt;/IDText&gt;&lt;DisplayText&gt;[46]&lt;/DisplayText&gt;&lt;record&gt;&lt;rec-number&gt;4862&lt;/rec-number&gt;&lt;foreign-keys&gt;&lt;key app="EN" db-id="tfdwx2vrx2pvrnezft05pwf0f2xxer52d552" timestamp="1637068542" guid="77d0dd87-c016-40e6-b112-9173e0279afe"&gt;4862&lt;/key&gt;&lt;/foreign-keys&gt;&lt;ref-type name="Journal Article"&gt;17&lt;/ref-type&gt;&lt;contributors&gt;&lt;authors&gt;&lt;author&gt;P. E. McSharry&lt;/author&gt;&lt;author&gt;G. D. Clifford&lt;/author&gt;&lt;author&gt;L. Tarassenko&lt;/author&gt;&lt;author&gt;L. A. Smith&lt;/author&gt;&lt;/authors&gt;&lt;/contributors&gt;&lt;titles&gt;&lt;title&gt;A dynamical model for generating synthetic electrocardiogram signals&lt;/title&gt;&lt;secondary-title&gt;&lt;style face="italic" font="default" size="100%"&gt;IEEE Transactions on Biomedical Engineering&lt;/style&gt;&lt;/secondary-title&gt;&lt;/titles&gt;&lt;periodical&gt;&lt;full-title&gt;IEEE Transactions on Biomedical Engineering&lt;/full-title&gt;&lt;/periodical&gt;&lt;pages&gt;289-294&lt;/pages&gt;&lt;volume&gt;50&lt;/volume&gt;&lt;num-vols&gt;3&lt;/num-vols&gt;&lt;dates&gt;&lt;year&gt;2003&lt;/year&gt;&lt;/dates&gt;&lt;isbn&gt;3&lt;/isbn&gt;&lt;urls&gt;&lt;/urls&gt;&lt;electronic-resource-num&gt;10.1109/tbme.2003.808805&lt;/electronic-resource-num&gt;&lt;/record&gt;&lt;/Cite&gt;&lt;/EndNote&gt;</w:instrText>
      </w:r>
      <w:r w:rsidR="00594F79" w:rsidRPr="0070069A">
        <w:rPr>
          <w:rFonts w:ascii="Calibri" w:eastAsia="Calibri" w:hAnsi="Calibri" w:cs="Times New Roman"/>
        </w:rPr>
        <w:fldChar w:fldCharType="separate"/>
      </w:r>
      <w:r w:rsidR="004F45D6">
        <w:rPr>
          <w:rFonts w:ascii="Calibri" w:eastAsia="Calibri" w:hAnsi="Calibri" w:cs="Times New Roman"/>
          <w:noProof/>
        </w:rPr>
        <w:t>[46]</w:t>
      </w:r>
      <w:r w:rsidR="00594F79" w:rsidRPr="0070069A">
        <w:rPr>
          <w:rFonts w:ascii="Calibri" w:eastAsia="Calibri" w:hAnsi="Calibri" w:cs="Times New Roman"/>
        </w:rPr>
        <w:fldChar w:fldCharType="end"/>
      </w:r>
      <w:r w:rsidR="00594F79" w:rsidRPr="0070069A">
        <w:rPr>
          <w:rFonts w:ascii="Calibri" w:eastAsia="Calibri" w:hAnsi="Calibri" w:cs="Times New Roman"/>
        </w:rPr>
        <w:t xml:space="preserve"> </w:t>
      </w:r>
      <w:r w:rsidRPr="0070069A">
        <w:rPr>
          <w:rFonts w:ascii="Calibri" w:eastAsia="Calibri" w:hAnsi="Calibri" w:cs="Times New Roman"/>
        </w:rPr>
        <w:t>and</w:t>
      </w:r>
      <w:r w:rsidR="00F86B54" w:rsidRPr="0070069A">
        <w:rPr>
          <w:rFonts w:ascii="Calibri" w:eastAsia="Calibri" w:hAnsi="Calibri" w:cs="Times New Roman"/>
        </w:rPr>
        <w:t xml:space="preserve"> then</w:t>
      </w:r>
      <w:r w:rsidRPr="0070069A">
        <w:rPr>
          <w:rFonts w:ascii="Calibri" w:eastAsia="Calibri" w:hAnsi="Calibri" w:cs="Times New Roman"/>
        </w:rPr>
        <w:t xml:space="preserve"> measured HRV spectral powers </w:t>
      </w:r>
      <w:r w:rsidR="00F86B54" w:rsidRPr="0070069A">
        <w:rPr>
          <w:rFonts w:ascii="Calibri" w:eastAsia="Calibri" w:hAnsi="Calibri" w:cs="Times New Roman"/>
        </w:rPr>
        <w:t xml:space="preserve">by the Lomb-Scargle method </w:t>
      </w:r>
      <w:r w:rsidR="00D500A1" w:rsidRPr="0070069A">
        <w:rPr>
          <w:rFonts w:ascii="Calibri" w:eastAsia="Calibri" w:hAnsi="Calibri" w:cs="Times New Roman"/>
        </w:rPr>
        <w:fldChar w:fldCharType="begin"/>
      </w:r>
      <w:r w:rsidR="004F45D6">
        <w:rPr>
          <w:rFonts w:ascii="Calibri" w:eastAsia="Calibri" w:hAnsi="Calibri" w:cs="Times New Roman"/>
        </w:rPr>
        <w:instrText xml:space="preserve"> ADDIN EN.CITE &lt;EndNote&gt;&lt;Cite&gt;&lt;Author&gt;Lomb&lt;/Author&gt;&lt;Year&gt;1976&lt;/Year&gt;&lt;RecNum&gt;3691&lt;/RecNum&gt;&lt;IDText&gt;Least-Squares Frequency Analysis Of Unequally Spaced Data&lt;/IDText&gt;&lt;DisplayText&gt;[47, 48]&lt;/DisplayText&gt;&lt;record&gt;&lt;rec-number&gt;3691&lt;/rec-number&gt;&lt;foreign-keys&gt;&lt;key app="EN" db-id="tfdwx2vrx2pvrnezft05pwf0f2xxer52d552" timestamp="1525617184" guid="8be6a20d-3c31-4e4b-bea4-5f548ed604df"&gt;3691&lt;/key&gt;&lt;/foreign-keys&gt;&lt;ref-type name="Journal Article"&gt;17&lt;/ref-type&gt;&lt;contributors&gt;&lt;authors&gt;&lt;author&gt;Lomb, N.R.&lt;/author&gt;&lt;/authors&gt;&lt;/contributors&gt;&lt;titles&gt;&lt;title&gt;Least-Squares Frequency Analysis Of Unequally Spaced Data&lt;/title&gt;&lt;secondary-title&gt;Astrophys Space Sci&lt;/secondary-title&gt;&lt;alt-title&gt;Astrophysics and Space Science&lt;/alt-title&gt;&lt;/titles&gt;&lt;periodical&gt;&lt;full-title&gt;Astrophys Space Sci&lt;/full-title&gt;&lt;abbr-1&gt;Astrophysics and Space Science&lt;/abbr-1&gt;&lt;/periodical&gt;&lt;alt-periodical&gt;&lt;full-title&gt;Astrophys Space Sci&lt;/full-title&gt;&lt;abbr-1&gt;Astrophysics and Space Science&lt;/abbr-1&gt;&lt;/alt-periodical&gt;&lt;pages&gt;447--46&lt;/pages&gt;&lt;volume&gt;39&lt;/volume&gt;&lt;dates&gt;&lt;year&gt;1976&lt;/year&gt;&lt;/dates&gt;&lt;urls&gt;&lt;/urls&gt;&lt;/record&gt;&lt;/Cite&gt;&lt;Cite&gt;&lt;Author&gt;Scargle&lt;/Author&gt;&lt;Year&gt;1982&lt;/Year&gt;&lt;RecNum&gt;3686&lt;/RecNum&gt;&lt;IDText&gt;Studies in astronomical time series analysis. II. Statistical aspects of spectral analysis of unevenly spaced data&lt;/IDText&gt;&lt;record&gt;&lt;rec-number&gt;3686&lt;/rec-number&gt;&lt;foreign-keys&gt;&lt;key app="EN" db-id="tfdwx2vrx2pvrnezft05pwf0f2xxer52d552" timestamp="1525617180" guid="57f383f2-f66e-410b-975f-07ce2ce1b369"&gt;3686&lt;/key&gt;&lt;/foreign-keys&gt;&lt;ref-type name="Journal Article"&gt;17&lt;/ref-type&gt;&lt;contributors&gt;&lt;authors&gt;&lt;author&gt;Scargle, J.D.&lt;/author&gt;&lt;/authors&gt;&lt;/contributors&gt;&lt;titles&gt;&lt;title&gt;Studies in astronomical time series analysis. II. Statistical aspects of spectral analysis of unevenly spaced data&lt;/title&gt;&lt;secondary-title&gt;Astrophys J&lt;/secondary-title&gt;&lt;/titles&gt;&lt;periodical&gt;&lt;full-title&gt;Astrophys J&lt;/full-title&gt;&lt;/periodical&gt;&lt;pages&gt;835-853&lt;/pages&gt;&lt;volume&gt;263&lt;/volume&gt;&lt;dates&gt;&lt;year&gt;1982&lt;/year&gt;&lt;/dates&gt;&lt;urls&gt;&lt;/urls&gt;&lt;/record&gt;&lt;/Cite&gt;&lt;/EndNote&gt;</w:instrText>
      </w:r>
      <w:r w:rsidR="00D500A1" w:rsidRPr="0070069A">
        <w:rPr>
          <w:rFonts w:ascii="Calibri" w:eastAsia="Calibri" w:hAnsi="Calibri" w:cs="Times New Roman"/>
        </w:rPr>
        <w:fldChar w:fldCharType="separate"/>
      </w:r>
      <w:r w:rsidR="004F45D6">
        <w:rPr>
          <w:rFonts w:ascii="Calibri" w:eastAsia="Calibri" w:hAnsi="Calibri" w:cs="Times New Roman"/>
          <w:noProof/>
        </w:rPr>
        <w:t>[47, 48]</w:t>
      </w:r>
      <w:r w:rsidR="00D500A1" w:rsidRPr="0070069A">
        <w:rPr>
          <w:rFonts w:ascii="Calibri" w:eastAsia="Calibri" w:hAnsi="Calibri" w:cs="Times New Roman"/>
        </w:rPr>
        <w:fldChar w:fldCharType="end"/>
      </w:r>
      <w:r w:rsidR="00D500A1" w:rsidRPr="0070069A">
        <w:rPr>
          <w:rFonts w:ascii="Calibri" w:eastAsia="Calibri" w:hAnsi="Calibri" w:cs="Times New Roman"/>
        </w:rPr>
        <w:t xml:space="preserve"> </w:t>
      </w:r>
      <w:r w:rsidRPr="0070069A">
        <w:rPr>
          <w:rFonts w:ascii="Calibri" w:eastAsia="Calibri" w:hAnsi="Calibri" w:cs="Times New Roman"/>
        </w:rPr>
        <w:t xml:space="preserve">over </w:t>
      </w:r>
      <w:r w:rsidR="00F86B54" w:rsidRPr="0070069A">
        <w:rPr>
          <w:rFonts w:ascii="Calibri" w:eastAsia="Calibri" w:hAnsi="Calibri" w:cs="Times New Roman"/>
        </w:rPr>
        <w:t>3</w:t>
      </w:r>
      <w:r w:rsidRPr="0070069A">
        <w:rPr>
          <w:rFonts w:ascii="Calibri" w:eastAsia="Calibri" w:hAnsi="Calibri" w:cs="Times New Roman"/>
        </w:rPr>
        <w:t xml:space="preserve">000 simulations.  </w:t>
      </w:r>
      <w:r w:rsidRPr="00F25A14">
        <w:rPr>
          <w:rFonts w:ascii="Calibri" w:eastAsia="Calibri" w:hAnsi="Calibri" w:cs="Times New Roman"/>
          <w:b/>
          <w:bCs/>
        </w:rPr>
        <w:t xml:space="preserve">Figure </w:t>
      </w:r>
      <w:r w:rsidR="00CD311A" w:rsidRPr="00F25A14">
        <w:rPr>
          <w:rFonts w:ascii="Calibri" w:eastAsia="Calibri" w:hAnsi="Calibri" w:cs="Times New Roman"/>
          <w:b/>
          <w:bCs/>
        </w:rPr>
        <w:t>2</w:t>
      </w:r>
      <w:r w:rsidR="00932977" w:rsidRPr="00F25A14">
        <w:rPr>
          <w:rFonts w:ascii="Calibri" w:eastAsia="Calibri" w:hAnsi="Calibri" w:cs="Times New Roman"/>
          <w:b/>
          <w:bCs/>
        </w:rPr>
        <w:t>A</w:t>
      </w:r>
      <w:r w:rsidRPr="0070069A">
        <w:rPr>
          <w:rFonts w:ascii="Calibri" w:eastAsia="Calibri" w:hAnsi="Calibri" w:cs="Times New Roman"/>
        </w:rPr>
        <w:t xml:space="preserve"> shows that just a few seconds of ECG are </w:t>
      </w:r>
      <w:r w:rsidR="0031018A" w:rsidRPr="0070069A">
        <w:rPr>
          <w:rFonts w:ascii="Calibri" w:eastAsia="Calibri" w:hAnsi="Calibri" w:cs="Times New Roman"/>
        </w:rPr>
        <w:t>sufficient</w:t>
      </w:r>
      <w:r w:rsidR="00522C3B" w:rsidRPr="0070069A">
        <w:rPr>
          <w:rFonts w:ascii="Calibri" w:eastAsia="Calibri" w:hAnsi="Calibri" w:cs="Times New Roman"/>
        </w:rPr>
        <w:t xml:space="preserve"> </w:t>
      </w:r>
      <w:r w:rsidRPr="0070069A">
        <w:rPr>
          <w:rFonts w:ascii="Calibri" w:eastAsia="Calibri" w:hAnsi="Calibri" w:cs="Times New Roman"/>
        </w:rPr>
        <w:t xml:space="preserve">to </w:t>
      </w:r>
      <w:r w:rsidR="0031018A" w:rsidRPr="0070069A">
        <w:rPr>
          <w:rFonts w:ascii="Calibri" w:eastAsia="Calibri" w:hAnsi="Calibri" w:cs="Times New Roman"/>
        </w:rPr>
        <w:t xml:space="preserve">obtain </w:t>
      </w:r>
      <w:r w:rsidRPr="0070069A">
        <w:rPr>
          <w:rFonts w:ascii="Calibri" w:eastAsia="Calibri" w:hAnsi="Calibri" w:cs="Times New Roman"/>
        </w:rPr>
        <w:t>a picture of the heart rate variability in a mouse</w:t>
      </w:r>
      <w:r w:rsidR="00087DDE" w:rsidRPr="0070069A">
        <w:rPr>
          <w:rFonts w:ascii="Calibri" w:eastAsia="Calibri" w:hAnsi="Calibri" w:cs="Times New Roman"/>
        </w:rPr>
        <w:t xml:space="preserve">, in so far as, increasing the simulation duration </w:t>
      </w:r>
      <w:r w:rsidR="00CD311A" w:rsidRPr="0070069A">
        <w:rPr>
          <w:rFonts w:ascii="Calibri" w:eastAsia="Calibri" w:hAnsi="Calibri" w:cs="Times New Roman"/>
        </w:rPr>
        <w:t xml:space="preserve">beyond this </w:t>
      </w:r>
      <w:r w:rsidR="00087DDE" w:rsidRPr="0070069A">
        <w:rPr>
          <w:rFonts w:ascii="Calibri" w:eastAsia="Calibri" w:hAnsi="Calibri" w:cs="Times New Roman"/>
        </w:rPr>
        <w:t xml:space="preserve">does not greatly affect the HRV spectra.  </w:t>
      </w:r>
      <w:r w:rsidRPr="0070069A">
        <w:rPr>
          <w:rFonts w:ascii="Calibri" w:eastAsia="Calibri" w:hAnsi="Calibri" w:cs="Times New Roman"/>
        </w:rPr>
        <w:t xml:space="preserve">We therefore measured </w:t>
      </w:r>
      <w:r w:rsidR="007C53CC" w:rsidRPr="0070069A">
        <w:rPr>
          <w:rFonts w:ascii="Calibri" w:eastAsia="Calibri" w:hAnsi="Calibri" w:cs="Times New Roman"/>
        </w:rPr>
        <w:t>HRV power in the 0.1 to 1.9Hz bands</w:t>
      </w:r>
      <w:r w:rsidRPr="0070069A">
        <w:rPr>
          <w:rFonts w:ascii="Calibri" w:eastAsia="Calibri" w:hAnsi="Calibri" w:cs="Times New Roman"/>
        </w:rPr>
        <w:t xml:space="preserve"> in our samples of control and GSK2193874 records</w:t>
      </w:r>
      <w:r w:rsidR="002453DF" w:rsidRPr="0070069A">
        <w:rPr>
          <w:rFonts w:ascii="Calibri" w:eastAsia="Calibri" w:hAnsi="Calibri" w:cs="Times New Roman"/>
        </w:rPr>
        <w:t xml:space="preserve"> (</w:t>
      </w:r>
      <w:r w:rsidR="002453DF" w:rsidRPr="00F25A14">
        <w:rPr>
          <w:rFonts w:ascii="Calibri" w:eastAsia="Calibri" w:hAnsi="Calibri" w:cs="Times New Roman"/>
          <w:b/>
          <w:bCs/>
        </w:rPr>
        <w:t xml:space="preserve">Figure </w:t>
      </w:r>
      <w:r w:rsidR="00CD311A" w:rsidRPr="00F25A14">
        <w:rPr>
          <w:rFonts w:ascii="Calibri" w:eastAsia="Calibri" w:hAnsi="Calibri" w:cs="Times New Roman"/>
          <w:b/>
          <w:bCs/>
        </w:rPr>
        <w:t>2</w:t>
      </w:r>
      <w:r w:rsidR="00932977" w:rsidRPr="00F25A14">
        <w:rPr>
          <w:rFonts w:ascii="Calibri" w:eastAsia="Calibri" w:hAnsi="Calibri" w:cs="Times New Roman"/>
          <w:b/>
          <w:bCs/>
        </w:rPr>
        <w:t>B</w:t>
      </w:r>
      <w:r w:rsidR="002453DF" w:rsidRPr="00F25A14">
        <w:rPr>
          <w:rFonts w:ascii="Calibri" w:eastAsia="Calibri" w:hAnsi="Calibri" w:cs="Times New Roman"/>
          <w:b/>
          <w:bCs/>
        </w:rPr>
        <w:t>,</w:t>
      </w:r>
      <w:r w:rsidR="0099595C" w:rsidRPr="00F25A14">
        <w:rPr>
          <w:rFonts w:ascii="Calibri" w:eastAsia="Calibri" w:hAnsi="Calibri" w:cs="Times New Roman"/>
          <w:b/>
          <w:bCs/>
        </w:rPr>
        <w:t xml:space="preserve"> </w:t>
      </w:r>
      <w:r w:rsidR="00932977" w:rsidRPr="00F25A14">
        <w:rPr>
          <w:rFonts w:ascii="Calibri" w:eastAsia="Calibri" w:hAnsi="Calibri" w:cs="Times New Roman"/>
          <w:b/>
          <w:bCs/>
        </w:rPr>
        <w:t>C</w:t>
      </w:r>
      <w:r w:rsidR="002453DF" w:rsidRPr="0070069A">
        <w:rPr>
          <w:rFonts w:ascii="Calibri" w:eastAsia="Calibri" w:hAnsi="Calibri" w:cs="Times New Roman"/>
        </w:rPr>
        <w:t xml:space="preserve">) and </w:t>
      </w:r>
      <w:r w:rsidR="007C53CC" w:rsidRPr="0070069A">
        <w:rPr>
          <w:rFonts w:ascii="Calibri" w:eastAsia="Calibri" w:hAnsi="Calibri" w:cs="Times New Roman"/>
        </w:rPr>
        <w:t>compared</w:t>
      </w:r>
      <w:r w:rsidR="002453DF" w:rsidRPr="0070069A">
        <w:rPr>
          <w:rFonts w:ascii="Calibri" w:eastAsia="Calibri" w:hAnsi="Calibri" w:cs="Times New Roman"/>
        </w:rPr>
        <w:t xml:space="preserve"> these statistically with a </w:t>
      </w:r>
      <w:r w:rsidR="007C53CC" w:rsidRPr="0070069A">
        <w:rPr>
          <w:rFonts w:ascii="Calibri" w:eastAsia="Calibri" w:hAnsi="Calibri" w:cs="Times New Roman"/>
        </w:rPr>
        <w:t>MANOVA</w:t>
      </w:r>
      <w:r w:rsidR="002453DF" w:rsidRPr="0070069A">
        <w:rPr>
          <w:rFonts w:ascii="Calibri" w:eastAsia="Calibri" w:hAnsi="Calibri" w:cs="Times New Roman"/>
        </w:rPr>
        <w:t xml:space="preserve"> model, over </w:t>
      </w:r>
      <w:r w:rsidR="00F25A14">
        <w:rPr>
          <w:rFonts w:ascii="Calibri" w:eastAsia="Calibri" w:hAnsi="Calibri" w:cs="Times New Roman"/>
        </w:rPr>
        <w:t>a</w:t>
      </w:r>
      <w:r w:rsidR="002453DF" w:rsidRPr="0070069A">
        <w:rPr>
          <w:rFonts w:ascii="Calibri" w:eastAsia="Calibri" w:hAnsi="Calibri" w:cs="Times New Roman"/>
        </w:rPr>
        <w:t xml:space="preserve"> range of temperatures.  </w:t>
      </w:r>
      <w:r w:rsidR="007C53CC" w:rsidRPr="0070069A">
        <w:rPr>
          <w:rFonts w:ascii="Calibri" w:eastAsia="Calibri" w:hAnsi="Calibri" w:cs="Times New Roman"/>
        </w:rPr>
        <w:t>There was no over-all statistical difference with temperature, however t</w:t>
      </w:r>
      <w:r w:rsidR="002453DF" w:rsidRPr="0070069A">
        <w:rPr>
          <w:rFonts w:ascii="Calibri" w:eastAsia="Calibri" w:hAnsi="Calibri" w:cs="Times New Roman"/>
        </w:rPr>
        <w:t>here was a statistically different set of spectra between control and GSK2193874</w:t>
      </w:r>
      <w:r w:rsidR="007C53CC" w:rsidRPr="0070069A">
        <w:rPr>
          <w:rFonts w:ascii="Calibri" w:eastAsia="Calibri" w:hAnsi="Calibri" w:cs="Times New Roman"/>
        </w:rPr>
        <w:t xml:space="preserve"> treated spectra</w:t>
      </w:r>
      <w:r w:rsidR="002453DF" w:rsidRPr="0070069A">
        <w:rPr>
          <w:rFonts w:ascii="Calibri" w:eastAsia="Calibri" w:hAnsi="Calibri" w:cs="Times New Roman"/>
        </w:rPr>
        <w:t>.</w:t>
      </w:r>
      <w:r w:rsidR="007C53CC" w:rsidRPr="0070069A">
        <w:rPr>
          <w:rFonts w:ascii="Calibri" w:eastAsia="Calibri" w:hAnsi="Calibri" w:cs="Times New Roman"/>
        </w:rPr>
        <w:t xml:space="preserve">  Furthermore, </w:t>
      </w:r>
      <w:r w:rsidR="003E564B" w:rsidRPr="0070069A">
        <w:rPr>
          <w:rFonts w:ascii="Calibri" w:eastAsia="Calibri" w:hAnsi="Calibri" w:cs="Times New Roman"/>
        </w:rPr>
        <w:t xml:space="preserve">with univariate analyses, </w:t>
      </w:r>
      <w:r w:rsidR="007C53CC" w:rsidRPr="0070069A">
        <w:rPr>
          <w:rFonts w:ascii="Calibri" w:eastAsia="Calibri" w:hAnsi="Calibri" w:cs="Times New Roman"/>
        </w:rPr>
        <w:t xml:space="preserve">there was a significant difference between </w:t>
      </w:r>
      <w:r w:rsidR="003E564B" w:rsidRPr="0070069A">
        <w:rPr>
          <w:rFonts w:ascii="Calibri" w:eastAsia="Calibri" w:hAnsi="Calibri" w:cs="Times New Roman"/>
        </w:rPr>
        <w:t xml:space="preserve">treatment and control at each individual frequency except the 0.5Hz banding.  </w:t>
      </w:r>
    </w:p>
    <w:p w14:paraId="128F7052" w14:textId="77777777" w:rsidR="00726640" w:rsidRPr="00C60485" w:rsidRDefault="00726640">
      <w:pPr>
        <w:rPr>
          <w:rFonts w:ascii="Calibri" w:eastAsia="Calibri" w:hAnsi="Calibri" w:cs="Times New Roman"/>
          <w:b/>
          <w:iCs/>
        </w:rPr>
      </w:pPr>
      <w:r w:rsidRPr="00C60485">
        <w:rPr>
          <w:rFonts w:ascii="Calibri" w:eastAsia="Calibri" w:hAnsi="Calibri" w:cs="Times New Roman"/>
          <w:b/>
          <w:iCs/>
        </w:rPr>
        <w:br w:type="page"/>
      </w:r>
    </w:p>
    <w:p w14:paraId="23D4A314" w14:textId="665B1C73" w:rsidR="0035323E" w:rsidRPr="00C60485" w:rsidRDefault="001F1728" w:rsidP="004F38AD">
      <w:pPr>
        <w:spacing w:after="200" w:line="360" w:lineRule="auto"/>
        <w:jc w:val="both"/>
        <w:rPr>
          <w:rFonts w:ascii="Calibri" w:eastAsia="Calibri" w:hAnsi="Calibri" w:cs="Times New Roman"/>
          <w:b/>
          <w:iCs/>
        </w:rPr>
      </w:pPr>
      <w:r w:rsidRPr="00C60485">
        <w:rPr>
          <w:rFonts w:ascii="Calibri" w:eastAsia="Calibri" w:hAnsi="Calibri" w:cs="Times New Roman"/>
          <w:b/>
          <w:iCs/>
        </w:rPr>
        <w:lastRenderedPageBreak/>
        <w:t>Discussion</w:t>
      </w:r>
    </w:p>
    <w:p w14:paraId="4A607917" w14:textId="21E8D75D" w:rsidR="00965064" w:rsidRPr="00C60485" w:rsidRDefault="00A03C9C" w:rsidP="0070069A">
      <w:pPr>
        <w:spacing w:after="200" w:line="360" w:lineRule="auto"/>
        <w:jc w:val="both"/>
      </w:pPr>
      <w:r w:rsidRPr="00C60485">
        <w:rPr>
          <w:rFonts w:ascii="Calibri" w:eastAsia="Calibri" w:hAnsi="Calibri" w:cs="Times New Roman"/>
        </w:rPr>
        <w:t xml:space="preserve">In this </w:t>
      </w:r>
      <w:r w:rsidR="00210072" w:rsidRPr="00C60485">
        <w:rPr>
          <w:rFonts w:ascii="Calibri" w:eastAsia="Calibri" w:hAnsi="Calibri" w:cs="Times New Roman"/>
        </w:rPr>
        <w:t xml:space="preserve">work </w:t>
      </w:r>
      <w:r w:rsidRPr="00C60485">
        <w:rPr>
          <w:rFonts w:ascii="Calibri" w:eastAsia="Calibri" w:hAnsi="Calibri" w:cs="Times New Roman"/>
        </w:rPr>
        <w:t xml:space="preserve">we investigate the role of TRPV4 in </w:t>
      </w:r>
      <w:r w:rsidR="00194B8E">
        <w:rPr>
          <w:rFonts w:ascii="Calibri" w:eastAsia="Calibri" w:hAnsi="Calibri" w:cs="Times New Roman"/>
        </w:rPr>
        <w:t>mouse</w:t>
      </w:r>
      <w:r w:rsidR="00194B8E" w:rsidRPr="00C60485">
        <w:rPr>
          <w:rFonts w:ascii="Calibri" w:eastAsia="Calibri" w:hAnsi="Calibri" w:cs="Times New Roman"/>
        </w:rPr>
        <w:t xml:space="preserve"> </w:t>
      </w:r>
      <w:r w:rsidRPr="00C60485">
        <w:rPr>
          <w:rFonts w:ascii="Calibri" w:eastAsia="Calibri" w:hAnsi="Calibri" w:cs="Times New Roman"/>
        </w:rPr>
        <w:t xml:space="preserve">tail blood flow with a systemic inhibitor of TRPV4, </w:t>
      </w:r>
      <w:r w:rsidRPr="0070069A">
        <w:rPr>
          <w:rFonts w:ascii="Calibri" w:eastAsia="Calibri" w:hAnsi="Calibri" w:cs="Times New Roman"/>
        </w:rPr>
        <w:t>GSK2193874</w:t>
      </w:r>
      <w:r w:rsidR="009474D3" w:rsidRPr="00C60485">
        <w:rPr>
          <w:rFonts w:ascii="Calibri" w:eastAsia="Calibri" w:hAnsi="Calibri" w:cs="Times New Roman"/>
        </w:rPr>
        <w:t>.</w:t>
      </w:r>
      <w:r w:rsidR="00970B2D" w:rsidRPr="00C60485">
        <w:rPr>
          <w:rFonts w:ascii="Calibri" w:eastAsia="Calibri" w:hAnsi="Calibri" w:cs="Times New Roman"/>
        </w:rPr>
        <w:t xml:space="preserve"> </w:t>
      </w:r>
      <w:r w:rsidRPr="00C60485">
        <w:rPr>
          <w:rFonts w:ascii="Calibri" w:eastAsia="Calibri" w:hAnsi="Calibri" w:cs="Times New Roman"/>
        </w:rPr>
        <w:t>Surprisingly, we find that tail blood flow is increased</w:t>
      </w:r>
      <w:r w:rsidR="00BE6B46" w:rsidRPr="00C60485">
        <w:rPr>
          <w:rFonts w:ascii="Calibri" w:eastAsia="Calibri" w:hAnsi="Calibri" w:cs="Times New Roman"/>
        </w:rPr>
        <w:t xml:space="preserve"> </w:t>
      </w:r>
      <w:r w:rsidR="00726640" w:rsidRPr="00C60485">
        <w:rPr>
          <w:rFonts w:ascii="Calibri" w:eastAsia="Calibri" w:hAnsi="Calibri" w:cs="Times New Roman"/>
        </w:rPr>
        <w:t xml:space="preserve">by </w:t>
      </w:r>
      <w:r w:rsidR="00726640" w:rsidRPr="0070069A">
        <w:rPr>
          <w:rFonts w:ascii="Calibri" w:eastAsia="Calibri" w:hAnsi="Calibri" w:cs="Times New Roman"/>
        </w:rPr>
        <w:t>GSK2193874</w:t>
      </w:r>
      <w:r w:rsidRPr="00C60485">
        <w:rPr>
          <w:rFonts w:ascii="Calibri" w:eastAsia="Calibri" w:hAnsi="Calibri" w:cs="Times New Roman"/>
        </w:rPr>
        <w:t>.</w:t>
      </w:r>
      <w:r w:rsidR="0084739B" w:rsidRPr="00C60485">
        <w:rPr>
          <w:rFonts w:ascii="Calibri" w:eastAsia="Calibri" w:hAnsi="Calibri" w:cs="Times New Roman"/>
        </w:rPr>
        <w:t xml:space="preserve"> </w:t>
      </w:r>
      <w:r w:rsidR="00965064" w:rsidRPr="00C60485">
        <w:rPr>
          <w:rFonts w:ascii="Calibri" w:eastAsia="Calibri" w:hAnsi="Calibri" w:cs="Times New Roman"/>
        </w:rPr>
        <w:t xml:space="preserve">  </w:t>
      </w:r>
      <w:r w:rsidR="0084739B" w:rsidRPr="00C60485">
        <w:rPr>
          <w:rFonts w:ascii="Calibri" w:eastAsia="Calibri" w:hAnsi="Calibri" w:cs="Times New Roman"/>
        </w:rPr>
        <w:t xml:space="preserve">There was </w:t>
      </w:r>
      <w:r w:rsidR="00B5387E">
        <w:rPr>
          <w:rFonts w:ascii="Calibri" w:eastAsia="Calibri" w:hAnsi="Calibri" w:cs="Times New Roman"/>
        </w:rPr>
        <w:t xml:space="preserve">also </w:t>
      </w:r>
      <w:r w:rsidR="0084739B" w:rsidRPr="00C60485">
        <w:rPr>
          <w:rFonts w:ascii="Calibri" w:eastAsia="Calibri" w:hAnsi="Calibri" w:cs="Times New Roman"/>
        </w:rPr>
        <w:t xml:space="preserve">a detectable effect </w:t>
      </w:r>
      <w:r w:rsidR="00480E40">
        <w:rPr>
          <w:rFonts w:ascii="Calibri" w:eastAsia="Calibri" w:hAnsi="Calibri" w:cs="Times New Roman"/>
        </w:rPr>
        <w:t xml:space="preserve">of </w:t>
      </w:r>
      <w:r w:rsidR="00480E40" w:rsidRPr="0070069A">
        <w:rPr>
          <w:rFonts w:ascii="Calibri" w:eastAsia="Calibri" w:hAnsi="Calibri" w:cs="Times New Roman"/>
        </w:rPr>
        <w:t>GSK2193874</w:t>
      </w:r>
      <w:r w:rsidR="0084739B" w:rsidRPr="00C60485">
        <w:rPr>
          <w:rFonts w:ascii="Calibri" w:eastAsia="Calibri" w:hAnsi="Calibri" w:cs="Times New Roman"/>
        </w:rPr>
        <w:t xml:space="preserve"> on </w:t>
      </w:r>
      <w:r w:rsidR="005C56A6" w:rsidRPr="00C60485">
        <w:rPr>
          <w:rFonts w:ascii="Calibri" w:eastAsia="Calibri" w:hAnsi="Calibri" w:cs="Times New Roman"/>
        </w:rPr>
        <w:t>HRV</w:t>
      </w:r>
      <w:r w:rsidR="0084739B" w:rsidRPr="00C60485">
        <w:rPr>
          <w:rFonts w:ascii="Calibri" w:eastAsia="Calibri" w:hAnsi="Calibri" w:cs="Times New Roman"/>
        </w:rPr>
        <w:t xml:space="preserve">, but </w:t>
      </w:r>
      <w:r w:rsidR="00BE628C" w:rsidRPr="00C60485">
        <w:rPr>
          <w:rFonts w:ascii="Calibri" w:eastAsia="Calibri" w:hAnsi="Calibri" w:cs="Times New Roman"/>
        </w:rPr>
        <w:t>no</w:t>
      </w:r>
      <w:r w:rsidR="0084739B" w:rsidRPr="00C60485">
        <w:rPr>
          <w:rFonts w:ascii="Calibri" w:eastAsia="Calibri" w:hAnsi="Calibri" w:cs="Times New Roman"/>
        </w:rPr>
        <w:t xml:space="preserve"> significant </w:t>
      </w:r>
      <w:r w:rsidR="00BE628C" w:rsidRPr="00C60485">
        <w:rPr>
          <w:rFonts w:ascii="Calibri" w:eastAsia="Calibri" w:hAnsi="Calibri" w:cs="Times New Roman"/>
        </w:rPr>
        <w:t>change in</w:t>
      </w:r>
      <w:r w:rsidR="0084739B" w:rsidRPr="00C60485">
        <w:rPr>
          <w:rFonts w:ascii="Calibri" w:eastAsia="Calibri" w:hAnsi="Calibri" w:cs="Times New Roman"/>
        </w:rPr>
        <w:t xml:space="preserve"> blood pressure</w:t>
      </w:r>
      <w:r w:rsidR="005C56A6" w:rsidRPr="00C60485">
        <w:rPr>
          <w:rFonts w:ascii="Calibri" w:eastAsia="Calibri" w:hAnsi="Calibri" w:cs="Times New Roman"/>
        </w:rPr>
        <w:t xml:space="preserve"> or</w:t>
      </w:r>
      <w:r w:rsidR="00176764">
        <w:rPr>
          <w:rFonts w:ascii="Calibri" w:eastAsia="Calibri" w:hAnsi="Calibri" w:cs="Times New Roman"/>
        </w:rPr>
        <w:t xml:space="preserve"> HR</w:t>
      </w:r>
      <w:r w:rsidR="0084739B" w:rsidRPr="00C60485">
        <w:rPr>
          <w:rFonts w:ascii="Calibri" w:eastAsia="Calibri" w:hAnsi="Calibri" w:cs="Times New Roman"/>
        </w:rPr>
        <w:t xml:space="preserve">.  </w:t>
      </w:r>
    </w:p>
    <w:p w14:paraId="6DD07022" w14:textId="2C8B2FBB" w:rsidR="00853082" w:rsidRPr="0070069A" w:rsidRDefault="00853082" w:rsidP="006B15DD">
      <w:pPr>
        <w:spacing w:line="360" w:lineRule="auto"/>
        <w:jc w:val="both"/>
        <w:rPr>
          <w:i/>
          <w:iCs/>
        </w:rPr>
      </w:pPr>
      <w:r w:rsidRPr="00C60485">
        <w:rPr>
          <w:i/>
          <w:iCs/>
        </w:rPr>
        <w:t xml:space="preserve">Blood flow, </w:t>
      </w:r>
      <w:r w:rsidR="00176764">
        <w:rPr>
          <w:i/>
          <w:iCs/>
        </w:rPr>
        <w:t>HR</w:t>
      </w:r>
      <w:r w:rsidRPr="00C60485">
        <w:rPr>
          <w:i/>
          <w:iCs/>
        </w:rPr>
        <w:t xml:space="preserve"> and </w:t>
      </w:r>
      <w:r w:rsidR="008007A2">
        <w:rPr>
          <w:i/>
          <w:iCs/>
        </w:rPr>
        <w:t>MAP</w:t>
      </w:r>
      <w:r w:rsidR="00176764">
        <w:rPr>
          <w:i/>
          <w:iCs/>
        </w:rPr>
        <w:t xml:space="preserve"> effects</w:t>
      </w:r>
    </w:p>
    <w:p w14:paraId="000F8A23" w14:textId="494AC52E" w:rsidR="00D75DB5" w:rsidRPr="0070069A" w:rsidRDefault="00BE6B46" w:rsidP="006B15DD">
      <w:pPr>
        <w:spacing w:line="360" w:lineRule="auto"/>
        <w:jc w:val="both"/>
        <w:rPr>
          <w:rFonts w:ascii="Calibri" w:eastAsia="Calibri" w:hAnsi="Calibri" w:cs="Times New Roman"/>
        </w:rPr>
      </w:pPr>
      <w:r w:rsidRPr="0070069A">
        <w:rPr>
          <w:rFonts w:ascii="Calibri" w:eastAsia="Calibri" w:hAnsi="Calibri" w:cs="Times New Roman"/>
        </w:rPr>
        <w:t xml:space="preserve">GSK2193874 is a small lipid soluble inhibitor of TRPV4 </w:t>
      </w:r>
      <w:r w:rsidR="003456AC" w:rsidRPr="0070069A">
        <w:rPr>
          <w:rFonts w:ascii="Calibri" w:eastAsia="Calibri" w:hAnsi="Calibri" w:cs="Times New Roman"/>
        </w:rPr>
        <w:fldChar w:fldCharType="begin"/>
      </w:r>
      <w:r w:rsidR="004F45D6">
        <w:rPr>
          <w:rFonts w:ascii="Calibri" w:eastAsia="Calibri" w:hAnsi="Calibri" w:cs="Times New Roman"/>
        </w:rPr>
        <w:instrText xml:space="preserve"> ADDIN EN.CITE &lt;EndNote&gt;&lt;Cite&gt;&lt;Author&gt;Cheung&lt;/Author&gt;&lt;Year&gt;2017&lt;/Year&gt;&lt;RecNum&gt;4809&lt;/RecNum&gt;&lt;DisplayText&gt;[19]&lt;/DisplayText&gt;&lt;record&gt;&lt;rec-number&gt;4809&lt;/rec-number&gt;&lt;foreign-keys&gt;&lt;key app="EN" db-id="tfdwx2vrx2pvrnezft05pwf0f2xxer52d552" timestamp="1637068528" guid="5495962a-dce7-47ad-8e2f-3718cfe3b654"&gt;4809&lt;/key&gt;&lt;/foreign-keys&gt;&lt;ref-type name="Journal Article"&gt;17&lt;/ref-type&gt;&lt;contributors&gt;&lt;authors&gt;&lt;author&gt;Cheung, M.&lt;/author&gt;&lt;author&gt;Bao, W.&lt;/author&gt;&lt;author&gt;Behm, D. J.&lt;/author&gt;&lt;author&gt;Brooks, C. A.&lt;/author&gt;&lt;author&gt;Bury, M. J.&lt;/author&gt;&lt;author&gt;Dowdell, S. E.&lt;/author&gt;&lt;author&gt;Eidam, H. S.&lt;/author&gt;&lt;author&gt;Fox, R. M.&lt;/author&gt;&lt;author&gt;Goodman, K. B.&lt;/author&gt;&lt;author&gt;Holt, D. A.&lt;/author&gt;&lt;author&gt;Lee, D.&lt;/author&gt;&lt;author&gt;Roethke, T. J.&lt;/author&gt;&lt;author&gt;Willette, R. N.&lt;/author&gt;&lt;author&gt;Xu, X.&lt;/author&gt;&lt;author&gt;Ye, G.&lt;/author&gt;&lt;author&gt;Thorneloe, K. S.&lt;/author&gt;&lt;/authors&gt;&lt;/contributors&gt;&lt;auth-address&gt;GlaxoSmithKline, Heart Failure Discovery Performance Unit, Metabolic Pathways and Cardiovascular Therapeutic Area, King of Prussia, Pennsylvania 19406, United States.&lt;/auth-address&gt;&lt;titles&gt;&lt;title&gt;Discovery of GSK2193874: An Orally Active, Potent, and Selective Blocker of Transient Receptor Potential Vanilloid 4&lt;/title&gt;&lt;secondary-title&gt;ACS Med Chem Lett&lt;/secondary-title&gt;&lt;/titles&gt;&lt;periodical&gt;&lt;full-title&gt;ACS Med Chem Lett&lt;/full-title&gt;&lt;/periodical&gt;&lt;pages&gt;549-554&lt;/pages&gt;&lt;volume&gt;8&lt;/volume&gt;&lt;number&gt;5&lt;/number&gt;&lt;keywords&gt;&lt;keyword&gt;Gsk2193874&lt;/keyword&gt;&lt;keyword&gt;L-type channel inhibition&lt;/keyword&gt;&lt;keyword&gt;Trpv4&lt;/keyword&gt;&lt;keyword&gt;TRPV4 antagonist&lt;/keyword&gt;&lt;keyword&gt;TRPV4 inhibitor&lt;/keyword&gt;&lt;keyword&gt;congestive heart failure&lt;/keyword&gt;&lt;/keywords&gt;&lt;dates&gt;&lt;year&gt;2017&lt;/year&gt;&lt;pub-dates&gt;&lt;date&gt;May 11&lt;/date&gt;&lt;/pub-dates&gt;&lt;/dates&gt;&lt;isbn&gt;1948-5875 (Print)&amp;#xD;1948-5875 (Linking)&lt;/isbn&gt;&lt;accession-num&gt;28523109&lt;/accession-num&gt;&lt;urls&gt;&lt;related-urls&gt;&lt;url&gt;https://www.ncbi.nlm.nih.gov/pubmed/28523109&lt;/url&gt;&lt;/related-urls&gt;&lt;/urls&gt;&lt;custom2&gt;PMC5430398&lt;/custom2&gt;&lt;electronic-resource-num&gt;10.1021/acsmedchemlett.7b00094&lt;/electronic-resource-num&gt;&lt;/record&gt;&lt;/Cite&gt;&lt;/EndNote&gt;</w:instrText>
      </w:r>
      <w:r w:rsidR="003456AC" w:rsidRPr="0070069A">
        <w:rPr>
          <w:rFonts w:ascii="Calibri" w:eastAsia="Calibri" w:hAnsi="Calibri" w:cs="Times New Roman"/>
        </w:rPr>
        <w:fldChar w:fldCharType="separate"/>
      </w:r>
      <w:r w:rsidR="004F45D6">
        <w:rPr>
          <w:rFonts w:ascii="Calibri" w:eastAsia="Calibri" w:hAnsi="Calibri" w:cs="Times New Roman"/>
          <w:noProof/>
        </w:rPr>
        <w:t>[19]</w:t>
      </w:r>
      <w:r w:rsidR="003456AC" w:rsidRPr="0070069A">
        <w:rPr>
          <w:rFonts w:ascii="Calibri" w:eastAsia="Calibri" w:hAnsi="Calibri" w:cs="Times New Roman"/>
        </w:rPr>
        <w:fldChar w:fldCharType="end"/>
      </w:r>
      <w:r w:rsidR="00747839" w:rsidRPr="0070069A">
        <w:rPr>
          <w:rFonts w:ascii="Calibri" w:eastAsia="Calibri" w:hAnsi="Calibri" w:cs="Times New Roman"/>
        </w:rPr>
        <w:t xml:space="preserve"> </w:t>
      </w:r>
      <w:r w:rsidRPr="0070069A">
        <w:rPr>
          <w:rFonts w:ascii="Calibri" w:eastAsia="Calibri" w:hAnsi="Calibri" w:cs="Times New Roman"/>
        </w:rPr>
        <w:t>that crosses the blood</w:t>
      </w:r>
      <w:r w:rsidR="00CD6DDD" w:rsidRPr="0070069A">
        <w:rPr>
          <w:rFonts w:ascii="Calibri" w:eastAsia="Calibri" w:hAnsi="Calibri" w:cs="Times New Roman"/>
        </w:rPr>
        <w:t>-</w:t>
      </w:r>
      <w:r w:rsidRPr="0070069A">
        <w:rPr>
          <w:rFonts w:ascii="Calibri" w:eastAsia="Calibri" w:hAnsi="Calibri" w:cs="Times New Roman"/>
        </w:rPr>
        <w:t>brain barrier well (</w:t>
      </w:r>
      <w:proofErr w:type="spellStart"/>
      <w:r w:rsidRPr="0070069A">
        <w:rPr>
          <w:rFonts w:ascii="Calibri" w:eastAsia="Calibri" w:hAnsi="Calibri" w:cs="Times New Roman"/>
        </w:rPr>
        <w:t>brain:plasma</w:t>
      </w:r>
      <w:proofErr w:type="spellEnd"/>
      <w:r w:rsidRPr="0070069A">
        <w:rPr>
          <w:rFonts w:ascii="Calibri" w:eastAsia="Calibri" w:hAnsi="Calibri" w:cs="Times New Roman"/>
        </w:rPr>
        <w:t xml:space="preserve"> ratio = 0.6, personal communication with Dr David </w:t>
      </w:r>
      <w:proofErr w:type="spellStart"/>
      <w:r w:rsidRPr="0070069A">
        <w:rPr>
          <w:rFonts w:ascii="Calibri" w:eastAsia="Calibri" w:hAnsi="Calibri" w:cs="Times New Roman"/>
        </w:rPr>
        <w:t>Behm</w:t>
      </w:r>
      <w:proofErr w:type="spellEnd"/>
      <w:r w:rsidRPr="0070069A">
        <w:rPr>
          <w:rFonts w:ascii="Calibri" w:eastAsia="Calibri" w:hAnsi="Calibri" w:cs="Times New Roman"/>
        </w:rPr>
        <w:t xml:space="preserve"> of GSK) and so there are several locations at which TRPV4 could potentially influence the control of blood flow in response to elevated temperatures.</w:t>
      </w:r>
      <w:r w:rsidR="00BE628C" w:rsidRPr="0070069A">
        <w:rPr>
          <w:rFonts w:ascii="Calibri" w:eastAsia="Calibri" w:hAnsi="Calibri" w:cs="Times New Roman"/>
        </w:rPr>
        <w:t xml:space="preserve">  A non-</w:t>
      </w:r>
      <w:r w:rsidR="008A5599" w:rsidRPr="0070069A">
        <w:rPr>
          <w:rFonts w:ascii="Calibri" w:eastAsia="Calibri" w:hAnsi="Calibri" w:cs="Times New Roman"/>
        </w:rPr>
        <w:t>exhaustive</w:t>
      </w:r>
      <w:r w:rsidR="00BE628C" w:rsidRPr="0070069A">
        <w:rPr>
          <w:rFonts w:ascii="Calibri" w:eastAsia="Calibri" w:hAnsi="Calibri" w:cs="Times New Roman"/>
        </w:rPr>
        <w:t xml:space="preserve"> list of possible sites of action could include the vasculature</w:t>
      </w:r>
      <w:r w:rsidR="0023477B">
        <w:rPr>
          <w:rFonts w:ascii="Calibri" w:eastAsia="Calibri" w:hAnsi="Calibri" w:cs="Times New Roman"/>
        </w:rPr>
        <w:t xml:space="preserve"> </w:t>
      </w:r>
      <w:r w:rsidR="00BE628C" w:rsidRPr="0070069A">
        <w:rPr>
          <w:rFonts w:ascii="Calibri" w:eastAsia="Calibri" w:hAnsi="Calibri" w:cs="Times New Roman"/>
        </w:rPr>
        <w:t xml:space="preserve">or cardiovascular control neurones. </w:t>
      </w:r>
    </w:p>
    <w:p w14:paraId="4BBB2737" w14:textId="1F60F8AD" w:rsidR="0084739B" w:rsidRPr="0070069A" w:rsidRDefault="00BE6B46" w:rsidP="006B15DD">
      <w:pPr>
        <w:spacing w:line="360" w:lineRule="auto"/>
        <w:jc w:val="both"/>
        <w:rPr>
          <w:rFonts w:ascii="Calibri" w:eastAsia="Calibri" w:hAnsi="Calibri" w:cs="Times New Roman"/>
        </w:rPr>
      </w:pPr>
      <w:r w:rsidRPr="0070069A">
        <w:rPr>
          <w:rFonts w:ascii="Calibri" w:eastAsia="Calibri" w:hAnsi="Calibri" w:cs="Times New Roman"/>
        </w:rPr>
        <w:t xml:space="preserve">TRPV4 is expressed in both vascular smooth muscle and the endothelial cell lining </w:t>
      </w:r>
      <w:r w:rsidR="00CD6DDD" w:rsidRPr="0070069A">
        <w:rPr>
          <w:rFonts w:ascii="Calibri" w:eastAsia="Calibri" w:hAnsi="Calibri" w:cs="Times New Roman"/>
        </w:rPr>
        <w:fldChar w:fldCharType="begin">
          <w:fldData xml:space="preserve">PEVuZE5vdGU+PENpdGU+PEF1dGhvcj5XaGl0ZTwvQXV0aG9yPjxZZWFyPjIwMTY8L1llYXI+PFJl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</w:fldData>
        </w:fldChar>
      </w:r>
      <w:r w:rsidR="004F45D6">
        <w:rPr>
          <w:rFonts w:ascii="Calibri" w:eastAsia="Calibri" w:hAnsi="Calibri" w:cs="Times New Roman"/>
        </w:rPr>
        <w:instrText xml:space="preserve"> ADDIN EN.CITE </w:instrText>
      </w:r>
      <w:r w:rsidR="004F45D6">
        <w:rPr>
          <w:rFonts w:ascii="Calibri" w:eastAsia="Calibri" w:hAnsi="Calibri" w:cs="Times New Roman"/>
        </w:rPr>
        <w:fldChar w:fldCharType="begin">
          <w:fldData xml:space="preserve">PEVuZE5vdGU+PENpdGU+PEF1dGhvcj5XaGl0ZTwvQXV0aG9yPjxZZWFyPjIwMTY8L1llYXI+PFJl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</w:fldData>
        </w:fldChar>
      </w:r>
      <w:r w:rsidR="004F45D6">
        <w:rPr>
          <w:rFonts w:ascii="Calibri" w:eastAsia="Calibri" w:hAnsi="Calibri" w:cs="Times New Roman"/>
        </w:rPr>
        <w:instrText xml:space="preserve"> ADDIN EN.CITE.DATA </w:instrText>
      </w:r>
      <w:r w:rsidR="004F45D6">
        <w:rPr>
          <w:rFonts w:ascii="Calibri" w:eastAsia="Calibri" w:hAnsi="Calibri" w:cs="Times New Roman"/>
        </w:rPr>
      </w:r>
      <w:r w:rsidR="004F45D6">
        <w:rPr>
          <w:rFonts w:ascii="Calibri" w:eastAsia="Calibri" w:hAnsi="Calibri" w:cs="Times New Roman"/>
        </w:rPr>
        <w:fldChar w:fldCharType="end"/>
      </w:r>
      <w:r w:rsidR="00CD6DDD" w:rsidRPr="0070069A">
        <w:rPr>
          <w:rFonts w:ascii="Calibri" w:eastAsia="Calibri" w:hAnsi="Calibri" w:cs="Times New Roman"/>
        </w:rPr>
      </w:r>
      <w:r w:rsidR="00CD6DDD" w:rsidRPr="0070069A">
        <w:rPr>
          <w:rFonts w:ascii="Calibri" w:eastAsia="Calibri" w:hAnsi="Calibri" w:cs="Times New Roman"/>
        </w:rPr>
        <w:fldChar w:fldCharType="separate"/>
      </w:r>
      <w:r w:rsidR="004F45D6">
        <w:rPr>
          <w:rFonts w:ascii="Calibri" w:eastAsia="Calibri" w:hAnsi="Calibri" w:cs="Times New Roman"/>
          <w:noProof/>
        </w:rPr>
        <w:t>[49]</w:t>
      </w:r>
      <w:r w:rsidR="00CD6DDD" w:rsidRPr="0070069A">
        <w:rPr>
          <w:rFonts w:ascii="Calibri" w:eastAsia="Calibri" w:hAnsi="Calibri" w:cs="Times New Roman"/>
        </w:rPr>
        <w:fldChar w:fldCharType="end"/>
      </w:r>
      <w:r w:rsidRPr="0070069A">
        <w:rPr>
          <w:rFonts w:ascii="Calibri" w:eastAsia="Calibri" w:hAnsi="Calibri" w:cs="Times New Roman"/>
        </w:rPr>
        <w:t xml:space="preserve">.  Activation of these channels leads to vasodilatation.  </w:t>
      </w:r>
      <w:r w:rsidR="00742569">
        <w:rPr>
          <w:rFonts w:ascii="Calibri" w:eastAsia="Calibri" w:hAnsi="Calibri" w:cs="Times New Roman"/>
        </w:rPr>
        <w:t xml:space="preserve">It is difficult to assess </w:t>
      </w:r>
      <w:r w:rsidRPr="0070069A">
        <w:rPr>
          <w:rFonts w:ascii="Calibri" w:eastAsia="Calibri" w:hAnsi="Calibri" w:cs="Times New Roman"/>
        </w:rPr>
        <w:t xml:space="preserve">the mechanism of this vasodilatation </w:t>
      </w:r>
      <w:r w:rsidR="00742569">
        <w:rPr>
          <w:rFonts w:ascii="Calibri" w:eastAsia="Calibri" w:hAnsi="Calibri" w:cs="Times New Roman"/>
        </w:rPr>
        <w:t xml:space="preserve">without a full dose response curve (DRC, see </w:t>
      </w:r>
      <w:r w:rsidR="00742569">
        <w:rPr>
          <w:rFonts w:ascii="Calibri" w:eastAsia="Calibri" w:hAnsi="Calibri" w:cs="Times New Roman"/>
          <w:i/>
          <w:iCs/>
        </w:rPr>
        <w:t>limitations</w:t>
      </w:r>
      <w:r w:rsidR="00742569">
        <w:rPr>
          <w:rFonts w:ascii="Calibri" w:eastAsia="Calibri" w:hAnsi="Calibri" w:cs="Times New Roman"/>
        </w:rPr>
        <w:t>). However,</w:t>
      </w:r>
      <w:r w:rsidRPr="0070069A">
        <w:rPr>
          <w:rFonts w:ascii="Calibri" w:eastAsia="Calibri" w:hAnsi="Calibri" w:cs="Times New Roman"/>
        </w:rPr>
        <w:t xml:space="preserve"> </w:t>
      </w:r>
      <w:r w:rsidR="00742569">
        <w:rPr>
          <w:rFonts w:ascii="Calibri" w:eastAsia="Calibri" w:hAnsi="Calibri" w:cs="Times New Roman"/>
        </w:rPr>
        <w:t>it is likely to involve</w:t>
      </w:r>
      <w:r w:rsidR="00742569" w:rsidRPr="0070069A">
        <w:rPr>
          <w:rFonts w:ascii="Calibri" w:eastAsia="Calibri" w:hAnsi="Calibri" w:cs="Times New Roman"/>
        </w:rPr>
        <w:t xml:space="preserve"> </w:t>
      </w:r>
      <w:r w:rsidRPr="0070069A">
        <w:rPr>
          <w:rFonts w:ascii="Calibri" w:eastAsia="Calibri" w:hAnsi="Calibri" w:cs="Times New Roman"/>
        </w:rPr>
        <w:t xml:space="preserve">both endothelial and smooth muscle cells, potential release of </w:t>
      </w:r>
      <w:r w:rsidR="00194B8E">
        <w:rPr>
          <w:rFonts w:ascii="Calibri" w:eastAsia="Calibri" w:hAnsi="Calibri" w:cs="Times New Roman"/>
        </w:rPr>
        <w:t>endothelial relaxation or hyperpolarization factors</w:t>
      </w:r>
      <w:r w:rsidR="007E0599" w:rsidRPr="0070069A">
        <w:rPr>
          <w:rFonts w:ascii="Calibri" w:eastAsia="Calibri" w:hAnsi="Calibri" w:cs="Times New Roman"/>
        </w:rPr>
        <w:t xml:space="preserve"> </w:t>
      </w:r>
      <w:r w:rsidRPr="0070069A">
        <w:rPr>
          <w:rFonts w:ascii="Calibri" w:eastAsia="Calibri" w:hAnsi="Calibri" w:cs="Times New Roman"/>
        </w:rPr>
        <w:t>and, ultimately, small local increases of Ca</w:t>
      </w:r>
      <w:r w:rsidRPr="0070069A">
        <w:rPr>
          <w:rFonts w:ascii="Calibri" w:eastAsia="Calibri" w:hAnsi="Calibri" w:cs="Times New Roman"/>
          <w:vertAlign w:val="superscript"/>
        </w:rPr>
        <w:t>2+</w:t>
      </w:r>
      <w:r w:rsidRPr="0070069A">
        <w:rPr>
          <w:rFonts w:ascii="Calibri" w:eastAsia="Calibri" w:hAnsi="Calibri" w:cs="Times New Roman"/>
        </w:rPr>
        <w:t xml:space="preserve"> activate potassium channels which hyperpolarize the muscle cells and allow relaxation/vasodilatation</w:t>
      </w:r>
      <w:r w:rsidR="00CD6DDD" w:rsidRPr="0070069A">
        <w:rPr>
          <w:rFonts w:ascii="Calibri" w:eastAsia="Calibri" w:hAnsi="Calibri" w:cs="Times New Roman"/>
        </w:rPr>
        <w:t xml:space="preserve"> </w:t>
      </w:r>
      <w:r w:rsidR="00CD6DDD" w:rsidRPr="00C60485">
        <w:fldChar w:fldCharType="begin">
          <w:fldData xml:space="preserve">PEVuZE5vdGU+PENpdGU+PEF1dGhvcj5FYXJsZXk8L0F1dGhvcj48WWVhcj4yMDA5PC9ZZWFyPjxS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</w:fldData>
        </w:fldChar>
      </w:r>
      <w:r w:rsidR="004F45D6">
        <w:instrText xml:space="preserve"> ADDIN EN.CITE </w:instrText>
      </w:r>
      <w:r w:rsidR="004F45D6">
        <w:fldChar w:fldCharType="begin">
          <w:fldData xml:space="preserve">PEVuZE5vdGU+PENpdGU+PEF1dGhvcj5FYXJsZXk8L0F1dGhvcj48WWVhcj4yMDA5PC9ZZWFyPjxS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</w:fldData>
        </w:fldChar>
      </w:r>
      <w:r w:rsidR="004F45D6">
        <w:instrText xml:space="preserve"> ADDIN EN.CITE.DATA </w:instrText>
      </w:r>
      <w:r w:rsidR="004F45D6">
        <w:fldChar w:fldCharType="end"/>
      </w:r>
      <w:r w:rsidR="00CD6DDD" w:rsidRPr="00C60485">
        <w:fldChar w:fldCharType="separate"/>
      </w:r>
      <w:r w:rsidR="004F45D6">
        <w:rPr>
          <w:noProof/>
        </w:rPr>
        <w:t>[31-33]</w:t>
      </w:r>
      <w:r w:rsidR="00CD6DDD" w:rsidRPr="00C60485">
        <w:fldChar w:fldCharType="end"/>
      </w:r>
      <w:r w:rsidR="00CD6DDD" w:rsidRPr="0070069A">
        <w:rPr>
          <w:rFonts w:ascii="Calibri" w:eastAsia="Calibri" w:hAnsi="Calibri" w:cs="Times New Roman"/>
        </w:rPr>
        <w:t>.</w:t>
      </w:r>
      <w:r w:rsidRPr="0070069A">
        <w:rPr>
          <w:rFonts w:ascii="Calibri" w:eastAsia="Calibri" w:hAnsi="Calibri" w:cs="Times New Roman"/>
        </w:rPr>
        <w:t xml:space="preserve"> </w:t>
      </w:r>
      <w:r w:rsidR="00D07BC5">
        <w:rPr>
          <w:rFonts w:ascii="Calibri" w:eastAsia="Calibri" w:hAnsi="Calibri" w:cs="Times New Roman"/>
        </w:rPr>
        <w:t xml:space="preserve">A TRPV4 inhibitor would therefore be expected to cause vasodilation (or have no effect if there was no constitutive TRPV4 activity) and so it </w:t>
      </w:r>
      <w:r w:rsidR="009327C2" w:rsidRPr="0070069A">
        <w:rPr>
          <w:rFonts w:ascii="Calibri" w:eastAsia="Calibri" w:hAnsi="Calibri" w:cs="Times New Roman"/>
        </w:rPr>
        <w:t xml:space="preserve">seems unlikely the increase in tail blood flow we </w:t>
      </w:r>
      <w:r w:rsidR="003738C8" w:rsidRPr="0070069A">
        <w:rPr>
          <w:rFonts w:ascii="Calibri" w:eastAsia="Calibri" w:hAnsi="Calibri" w:cs="Times New Roman"/>
        </w:rPr>
        <w:t xml:space="preserve">report in this study </w:t>
      </w:r>
      <w:r w:rsidR="009327C2" w:rsidRPr="0070069A">
        <w:rPr>
          <w:rFonts w:ascii="Calibri" w:eastAsia="Calibri" w:hAnsi="Calibri" w:cs="Times New Roman"/>
        </w:rPr>
        <w:t xml:space="preserve">results from direct action on the vasculature.  </w:t>
      </w:r>
      <w:r w:rsidR="0084739B" w:rsidRPr="0070069A">
        <w:rPr>
          <w:rFonts w:ascii="Calibri" w:eastAsia="Calibri" w:hAnsi="Calibri" w:cs="Times New Roman"/>
        </w:rPr>
        <w:t xml:space="preserve">Furthermore, if the effect of GSK2193874 were </w:t>
      </w:r>
      <w:r w:rsidR="008555FA" w:rsidRPr="0070069A">
        <w:rPr>
          <w:rFonts w:ascii="Calibri" w:eastAsia="Calibri" w:hAnsi="Calibri" w:cs="Times New Roman"/>
        </w:rPr>
        <w:t xml:space="preserve">primarily </w:t>
      </w:r>
      <w:r w:rsidR="0084739B" w:rsidRPr="0070069A">
        <w:rPr>
          <w:rFonts w:ascii="Calibri" w:eastAsia="Calibri" w:hAnsi="Calibri" w:cs="Times New Roman"/>
        </w:rPr>
        <w:t xml:space="preserve">on blood vessels to cause dilation, we would have expected to see an over-all drop in </w:t>
      </w:r>
      <w:r w:rsidR="001A15FA">
        <w:rPr>
          <w:rFonts w:ascii="Calibri" w:eastAsia="Calibri" w:hAnsi="Calibri" w:cs="Times New Roman"/>
        </w:rPr>
        <w:t>MAP</w:t>
      </w:r>
      <w:r w:rsidR="0084739B" w:rsidRPr="0070069A">
        <w:rPr>
          <w:rFonts w:ascii="Calibri" w:eastAsia="Calibri" w:hAnsi="Calibri" w:cs="Times New Roman"/>
        </w:rPr>
        <w:t xml:space="preserve">, and possibly then a reflex increase in </w:t>
      </w:r>
      <w:r w:rsidR="001A15FA">
        <w:rPr>
          <w:rFonts w:ascii="Calibri" w:eastAsia="Calibri" w:hAnsi="Calibri" w:cs="Times New Roman"/>
        </w:rPr>
        <w:t>HR</w:t>
      </w:r>
      <w:r w:rsidR="00970922" w:rsidRPr="0070069A">
        <w:rPr>
          <w:rFonts w:ascii="Calibri" w:eastAsia="Calibri" w:hAnsi="Calibri" w:cs="Times New Roman"/>
        </w:rPr>
        <w:t xml:space="preserve"> since the baroreceptor loop features in established mechanisms of cardiovascular control as well as, specifically, </w:t>
      </w:r>
      <w:r w:rsidR="00463506" w:rsidRPr="0070069A">
        <w:rPr>
          <w:rFonts w:ascii="Calibri" w:eastAsia="Calibri" w:hAnsi="Calibri" w:cs="Times New Roman"/>
        </w:rPr>
        <w:t>thermoregulation</w:t>
      </w:r>
      <w:r w:rsidR="00970922" w:rsidRPr="0070069A">
        <w:rPr>
          <w:rFonts w:ascii="Calibri" w:eastAsia="Calibri" w:hAnsi="Calibri" w:cs="Times New Roman"/>
        </w:rPr>
        <w:t xml:space="preserve"> </w:t>
      </w:r>
      <w:r w:rsidR="00970922" w:rsidRPr="00C60485">
        <w:rPr>
          <w:shd w:val="clear" w:color="auto" w:fill="FFFFFF"/>
        </w:rPr>
        <w:fldChar w:fldCharType="begin">
          <w:fldData xml:space="preserve">PEVuZE5vdGU+PENpdGU+PEF1dGhvcj5QaXJlczwvQXV0aG9yPjxZZWFyPjIwMTA8L1llYXI+PFJl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</w:fldData>
        </w:fldChar>
      </w:r>
      <w:r w:rsidR="004F45D6">
        <w:rPr>
          <w:shd w:val="clear" w:color="auto" w:fill="FFFFFF"/>
        </w:rPr>
        <w:instrText xml:space="preserve"> ADDIN EN.CITE </w:instrText>
      </w:r>
      <w:r w:rsidR="004F45D6">
        <w:rPr>
          <w:shd w:val="clear" w:color="auto" w:fill="FFFFFF"/>
        </w:rPr>
        <w:fldChar w:fldCharType="begin">
          <w:fldData xml:space="preserve">PEVuZE5vdGU+PENpdGU+PEF1dGhvcj5QaXJlczwvQXV0aG9yPjxZZWFyPjIwMTA8L1llYXI+PFJl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</w:fldData>
        </w:fldChar>
      </w:r>
      <w:r w:rsidR="004F45D6">
        <w:rPr>
          <w:shd w:val="clear" w:color="auto" w:fill="FFFFFF"/>
        </w:rPr>
        <w:instrText xml:space="preserve"> ADDIN EN.CITE.DATA </w:instrText>
      </w:r>
      <w:r w:rsidR="004F45D6">
        <w:rPr>
          <w:shd w:val="clear" w:color="auto" w:fill="FFFFFF"/>
        </w:rPr>
      </w:r>
      <w:r w:rsidR="004F45D6">
        <w:rPr>
          <w:shd w:val="clear" w:color="auto" w:fill="FFFFFF"/>
        </w:rPr>
        <w:fldChar w:fldCharType="end"/>
      </w:r>
      <w:r w:rsidR="00970922" w:rsidRPr="00C60485">
        <w:rPr>
          <w:shd w:val="clear" w:color="auto" w:fill="FFFFFF"/>
        </w:rPr>
      </w:r>
      <w:r w:rsidR="00970922" w:rsidRPr="00C60485">
        <w:rPr>
          <w:shd w:val="clear" w:color="auto" w:fill="FFFFFF"/>
        </w:rPr>
        <w:fldChar w:fldCharType="separate"/>
      </w:r>
      <w:r w:rsidR="004F45D6">
        <w:rPr>
          <w:noProof/>
          <w:shd w:val="clear" w:color="auto" w:fill="FFFFFF"/>
        </w:rPr>
        <w:t>[50, 51]</w:t>
      </w:r>
      <w:r w:rsidR="00970922" w:rsidRPr="00C60485">
        <w:rPr>
          <w:shd w:val="clear" w:color="auto" w:fill="FFFFFF"/>
        </w:rPr>
        <w:fldChar w:fldCharType="end"/>
      </w:r>
      <w:r w:rsidR="0084739B" w:rsidRPr="0070069A">
        <w:rPr>
          <w:rFonts w:ascii="Calibri" w:eastAsia="Calibri" w:hAnsi="Calibri" w:cs="Times New Roman"/>
        </w:rPr>
        <w:t>. We saw n</w:t>
      </w:r>
      <w:r w:rsidR="00F335F3" w:rsidRPr="0070069A">
        <w:rPr>
          <w:rFonts w:ascii="Calibri" w:eastAsia="Calibri" w:hAnsi="Calibri" w:cs="Times New Roman"/>
        </w:rPr>
        <w:t>o change in blood pressure</w:t>
      </w:r>
      <w:r w:rsidR="005C56A6" w:rsidRPr="0070069A">
        <w:rPr>
          <w:rFonts w:ascii="Calibri" w:eastAsia="Calibri" w:hAnsi="Calibri" w:cs="Times New Roman"/>
        </w:rPr>
        <w:t xml:space="preserve"> or</w:t>
      </w:r>
      <w:r w:rsidR="00F335F3" w:rsidRPr="0070069A">
        <w:rPr>
          <w:rFonts w:ascii="Calibri" w:eastAsia="Calibri" w:hAnsi="Calibri" w:cs="Times New Roman"/>
        </w:rPr>
        <w:t xml:space="preserve"> heart rate, </w:t>
      </w:r>
      <w:r w:rsidR="005C56A6" w:rsidRPr="0070069A">
        <w:rPr>
          <w:rFonts w:ascii="Calibri" w:eastAsia="Calibri" w:hAnsi="Calibri" w:cs="Times New Roman"/>
        </w:rPr>
        <w:t>although multivariate analysis detected a small change in</w:t>
      </w:r>
      <w:r w:rsidR="00F335F3" w:rsidRPr="0070069A">
        <w:rPr>
          <w:rFonts w:ascii="Calibri" w:eastAsia="Calibri" w:hAnsi="Calibri" w:cs="Times New Roman"/>
        </w:rPr>
        <w:t xml:space="preserve"> short-range HRV analysis</w:t>
      </w:r>
      <w:r w:rsidR="0084739B" w:rsidRPr="0070069A">
        <w:rPr>
          <w:rFonts w:ascii="Calibri" w:eastAsia="Calibri" w:hAnsi="Calibri" w:cs="Times New Roman"/>
        </w:rPr>
        <w:t>.</w:t>
      </w:r>
      <w:r w:rsidR="00BE628C" w:rsidRPr="0070069A">
        <w:rPr>
          <w:rFonts w:ascii="Calibri" w:eastAsia="Calibri" w:hAnsi="Calibri" w:cs="Times New Roman"/>
        </w:rPr>
        <w:t xml:space="preserve"> </w:t>
      </w:r>
      <w:r w:rsidR="00970922" w:rsidRPr="0070069A">
        <w:rPr>
          <w:rFonts w:ascii="Calibri" w:eastAsia="Calibri" w:hAnsi="Calibri" w:cs="Times New Roman"/>
        </w:rPr>
        <w:t xml:space="preserve"> The potential for us to have missed such a baroreceptor mediated effect due Type II errors </w:t>
      </w:r>
      <w:r w:rsidR="001A15FA">
        <w:rPr>
          <w:rFonts w:ascii="Calibri" w:eastAsia="Calibri" w:hAnsi="Calibri" w:cs="Times New Roman"/>
        </w:rPr>
        <w:t>is</w:t>
      </w:r>
      <w:r w:rsidR="00970922" w:rsidRPr="0070069A">
        <w:rPr>
          <w:rFonts w:ascii="Calibri" w:eastAsia="Calibri" w:hAnsi="Calibri" w:cs="Times New Roman"/>
        </w:rPr>
        <w:t xml:space="preserve"> discussed in the </w:t>
      </w:r>
      <w:r w:rsidR="00970922" w:rsidRPr="00D07BC5">
        <w:rPr>
          <w:rFonts w:ascii="Calibri" w:eastAsia="Calibri" w:hAnsi="Calibri" w:cs="Times New Roman"/>
          <w:i/>
          <w:iCs/>
        </w:rPr>
        <w:t>limitations</w:t>
      </w:r>
      <w:r w:rsidR="00970922" w:rsidRPr="0070069A">
        <w:rPr>
          <w:rFonts w:ascii="Calibri" w:eastAsia="Calibri" w:hAnsi="Calibri" w:cs="Times New Roman"/>
        </w:rPr>
        <w:t xml:space="preserve"> section below.</w:t>
      </w:r>
    </w:p>
    <w:p w14:paraId="65DC346E" w14:textId="2FF49C4D" w:rsidR="00D1654C" w:rsidRDefault="002B7143" w:rsidP="00D1654C">
      <w:pPr>
        <w:spacing w:line="360" w:lineRule="auto"/>
        <w:jc w:val="both"/>
        <w:rPr>
          <w:rFonts w:ascii="Calibri" w:eastAsia="Calibri" w:hAnsi="Calibri" w:cs="Times New Roman"/>
        </w:rPr>
      </w:pPr>
      <w:r w:rsidRPr="0070069A">
        <w:rPr>
          <w:rFonts w:ascii="Calibri" w:eastAsia="Calibri" w:hAnsi="Calibri" w:cs="Times New Roman"/>
        </w:rPr>
        <w:t>A</w:t>
      </w:r>
      <w:r w:rsidR="009327C2" w:rsidRPr="0070069A">
        <w:rPr>
          <w:rFonts w:ascii="Calibri" w:eastAsia="Calibri" w:hAnsi="Calibri" w:cs="Times New Roman"/>
        </w:rPr>
        <w:t xml:space="preserve"> </w:t>
      </w:r>
      <w:r w:rsidR="0023477B">
        <w:rPr>
          <w:rFonts w:ascii="Calibri" w:eastAsia="Calibri" w:hAnsi="Calibri" w:cs="Times New Roman"/>
        </w:rPr>
        <w:t xml:space="preserve">second </w:t>
      </w:r>
      <w:r w:rsidR="009327C2" w:rsidRPr="0070069A">
        <w:rPr>
          <w:rFonts w:ascii="Calibri" w:eastAsia="Calibri" w:hAnsi="Calibri" w:cs="Times New Roman"/>
        </w:rPr>
        <w:t>location of TRPV4 channels that may be of relevance is the central nervous</w:t>
      </w:r>
      <w:r w:rsidRPr="0070069A">
        <w:rPr>
          <w:rFonts w:ascii="Calibri" w:eastAsia="Calibri" w:hAnsi="Calibri" w:cs="Times New Roman"/>
        </w:rPr>
        <w:t xml:space="preserve"> system, for example the hypothalamus</w:t>
      </w:r>
      <w:r w:rsidR="00CD6DDD" w:rsidRPr="0070069A">
        <w:rPr>
          <w:rFonts w:ascii="Calibri" w:eastAsia="Calibri" w:hAnsi="Calibri" w:cs="Times New Roman"/>
        </w:rPr>
        <w:t xml:space="preserve"> </w:t>
      </w:r>
      <w:r w:rsidR="006B15DD" w:rsidRPr="0070069A">
        <w:rPr>
          <w:rFonts w:ascii="Calibri" w:eastAsia="Calibri" w:hAnsi="Calibri" w:cs="Times New Roman"/>
        </w:rPr>
        <w:fldChar w:fldCharType="begin"/>
      </w:r>
      <w:r w:rsidR="004F45D6">
        <w:rPr>
          <w:rFonts w:ascii="Calibri" w:eastAsia="Calibri" w:hAnsi="Calibri" w:cs="Times New Roman"/>
        </w:rPr>
        <w:instrText xml:space="preserve"> ADDIN EN.CITE &lt;EndNote&gt;&lt;Cite&gt;&lt;Author&gt;Feetham&lt;/Author&gt;&lt;Year&gt;2018&lt;/Year&gt;&lt;RecNum&gt;4276&lt;/RecNum&gt;&lt;DisplayText&gt;[52]&lt;/DisplayText&gt;&lt;record&gt;&lt;rec-number&gt;4276&lt;/rec-number&gt;&lt;foreign-keys&gt;&lt;key app="EN" db-id="tfdwx2vrx2pvrnezft05pwf0f2xxer52d552" timestamp="1547287119" guid="d8fffa06-e1d9-4097-bdeb-18a7381ef105"&gt;4276&lt;/key&gt;&lt;/foreign-keys&gt;&lt;ref-type name="Journal Article"&gt;17&lt;/ref-type&gt;&lt;contributors&gt;&lt;authors&gt;&lt;author&gt;Feetham, C. H.&lt;/author&gt;&lt;author&gt;O&amp;apos;Brien, F.&lt;/author&gt;&lt;author&gt;Barrett-Jolley, R.&lt;/author&gt;&lt;/authors&gt;&lt;/contributors&gt;&lt;auth-address&gt;Faculty of Biology, Medicine and Health, University of Manchester, Manchester, United Kingdom.&amp;#xD;Institute of Ageing and Chronic Disease, University of Liverpool, Liverpool, United Kingdom.&lt;/auth-address&gt;&lt;titles&gt;&lt;title&gt;Ion Channels in the Paraventricular Hypothalamic Nucleus (PVN); Emerging Diversity and Functional Roles&lt;/title&gt;&lt;secondary-title&gt;Front Physiol&lt;/secondary-title&gt;&lt;/titles&gt;&lt;periodical&gt;&lt;full-title&gt;Front Physiol&lt;/full-title&gt;&lt;abbr-1&gt;Frontiers in physiology&lt;/abbr-1&gt;&lt;/periodical&gt;&lt;pages&gt;760&lt;/pages&gt;&lt;volume&gt;9&lt;/volume&gt;&lt;keywords&gt;&lt;keyword&gt;Pvn&lt;/keyword&gt;&lt;keyword&gt;hypertension&lt;/keyword&gt;&lt;keyword&gt;hypothalamus&lt;/keyword&gt;&lt;keyword&gt;ion channels&lt;/keyword&gt;&lt;keyword&gt;paraventricular nucleus&lt;/keyword&gt;&lt;/keywords&gt;&lt;dates&gt;&lt;year&gt;2018&lt;/year&gt;&lt;/dates&gt;&lt;isbn&gt;1664-042X (Print)&amp;#xD;1664-042X (Linking)&lt;/isbn&gt;&lt;accession-num&gt;30034342&lt;/accession-num&gt;&lt;urls&gt;&lt;related-urls&gt;&lt;url&gt;https://www.ncbi.nlm.nih.gov/pubmed/30034342&lt;/url&gt;&lt;/related-urls&gt;&lt;/urls&gt;&lt;custom2&gt;PMC6043726&lt;/custom2&gt;&lt;electronic-resource-num&gt;10.3389/fphys.2018.00760&lt;/electronic-resource-num&gt;&lt;/record&gt;&lt;/Cite&gt;&lt;/EndNote&gt;</w:instrText>
      </w:r>
      <w:r w:rsidR="006B15DD" w:rsidRPr="0070069A">
        <w:rPr>
          <w:rFonts w:ascii="Calibri" w:eastAsia="Calibri" w:hAnsi="Calibri" w:cs="Times New Roman"/>
        </w:rPr>
        <w:fldChar w:fldCharType="separate"/>
      </w:r>
      <w:r w:rsidR="004F45D6">
        <w:rPr>
          <w:rFonts w:ascii="Calibri" w:eastAsia="Calibri" w:hAnsi="Calibri" w:cs="Times New Roman"/>
          <w:noProof/>
        </w:rPr>
        <w:t>[52]</w:t>
      </w:r>
      <w:r w:rsidR="006B15DD" w:rsidRPr="0070069A">
        <w:rPr>
          <w:rFonts w:ascii="Calibri" w:eastAsia="Calibri" w:hAnsi="Calibri" w:cs="Times New Roman"/>
        </w:rPr>
        <w:fldChar w:fldCharType="end"/>
      </w:r>
      <w:r w:rsidRPr="0070069A">
        <w:rPr>
          <w:rFonts w:ascii="Calibri" w:eastAsia="Calibri" w:hAnsi="Calibri" w:cs="Times New Roman"/>
        </w:rPr>
        <w:t>.  It is known that other transient receptor potential channels influence the cardiovascular system via changes in sympathetic activity</w:t>
      </w:r>
      <w:r w:rsidR="006B15DD" w:rsidRPr="0070069A">
        <w:rPr>
          <w:rFonts w:ascii="Calibri" w:eastAsia="Calibri" w:hAnsi="Calibri" w:cs="Times New Roman"/>
        </w:rPr>
        <w:t xml:space="preserve"> </w:t>
      </w:r>
      <w:r w:rsidR="006B15DD" w:rsidRPr="0070069A">
        <w:rPr>
          <w:rFonts w:ascii="Calibri" w:eastAsia="Calibri" w:hAnsi="Calibri" w:cs="Times New Roman"/>
        </w:rPr>
        <w:fldChar w:fldCharType="begin">
          <w:fldData xml:space="preserve">PEVuZE5vdGU+PENpdGU+PEF1dGhvcj5BbGF3aTwvQXV0aG9yPjxZZWFyPjIwMTU8L1llYXI+PFJl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</w:fldData>
        </w:fldChar>
      </w:r>
      <w:r w:rsidR="004F45D6">
        <w:rPr>
          <w:rFonts w:ascii="Calibri" w:eastAsia="Calibri" w:hAnsi="Calibri" w:cs="Times New Roman"/>
        </w:rPr>
        <w:instrText xml:space="preserve"> ADDIN EN.CITE </w:instrText>
      </w:r>
      <w:r w:rsidR="004F45D6">
        <w:rPr>
          <w:rFonts w:ascii="Calibri" w:eastAsia="Calibri" w:hAnsi="Calibri" w:cs="Times New Roman"/>
        </w:rPr>
        <w:fldChar w:fldCharType="begin">
          <w:fldData xml:space="preserve">PEVuZE5vdGU+PENpdGU+PEF1dGhvcj5BbGF3aTwvQXV0aG9yPjxZZWFyPjIwMTU8L1llYXI+PFJl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</w:fldData>
        </w:fldChar>
      </w:r>
      <w:r w:rsidR="004F45D6">
        <w:rPr>
          <w:rFonts w:ascii="Calibri" w:eastAsia="Calibri" w:hAnsi="Calibri" w:cs="Times New Roman"/>
        </w:rPr>
        <w:instrText xml:space="preserve"> ADDIN EN.CITE.DATA </w:instrText>
      </w:r>
      <w:r w:rsidR="004F45D6">
        <w:rPr>
          <w:rFonts w:ascii="Calibri" w:eastAsia="Calibri" w:hAnsi="Calibri" w:cs="Times New Roman"/>
        </w:rPr>
      </w:r>
      <w:r w:rsidR="004F45D6">
        <w:rPr>
          <w:rFonts w:ascii="Calibri" w:eastAsia="Calibri" w:hAnsi="Calibri" w:cs="Times New Roman"/>
        </w:rPr>
        <w:fldChar w:fldCharType="end"/>
      </w:r>
      <w:r w:rsidR="006B15DD" w:rsidRPr="0070069A">
        <w:rPr>
          <w:rFonts w:ascii="Calibri" w:eastAsia="Calibri" w:hAnsi="Calibri" w:cs="Times New Roman"/>
        </w:rPr>
      </w:r>
      <w:r w:rsidR="006B15DD" w:rsidRPr="0070069A">
        <w:rPr>
          <w:rFonts w:ascii="Calibri" w:eastAsia="Calibri" w:hAnsi="Calibri" w:cs="Times New Roman"/>
        </w:rPr>
        <w:fldChar w:fldCharType="separate"/>
      </w:r>
      <w:r w:rsidR="004F45D6">
        <w:rPr>
          <w:rFonts w:ascii="Calibri" w:eastAsia="Calibri" w:hAnsi="Calibri" w:cs="Times New Roman"/>
          <w:noProof/>
        </w:rPr>
        <w:t>[53, 54]</w:t>
      </w:r>
      <w:r w:rsidR="006B15DD" w:rsidRPr="0070069A">
        <w:rPr>
          <w:rFonts w:ascii="Calibri" w:eastAsia="Calibri" w:hAnsi="Calibri" w:cs="Times New Roman"/>
        </w:rPr>
        <w:fldChar w:fldCharType="end"/>
      </w:r>
      <w:r w:rsidRPr="0070069A">
        <w:rPr>
          <w:rFonts w:ascii="Calibri" w:eastAsia="Calibri" w:hAnsi="Calibri" w:cs="Times New Roman"/>
        </w:rPr>
        <w:t xml:space="preserve">.  Our own work </w:t>
      </w:r>
      <w:r w:rsidR="00684D6B" w:rsidRPr="0070069A">
        <w:rPr>
          <w:rFonts w:ascii="Calibri" w:eastAsia="Calibri" w:hAnsi="Calibri" w:cs="Times New Roman"/>
        </w:rPr>
        <w:t>shows</w:t>
      </w:r>
      <w:r w:rsidRPr="0070069A">
        <w:rPr>
          <w:rFonts w:ascii="Calibri" w:eastAsia="Calibri" w:hAnsi="Calibri" w:cs="Times New Roman"/>
        </w:rPr>
        <w:t xml:space="preserve"> that TRPV4</w:t>
      </w:r>
      <w:r w:rsidR="009344C8" w:rsidRPr="0070069A">
        <w:rPr>
          <w:rFonts w:ascii="Calibri" w:eastAsia="Calibri" w:hAnsi="Calibri" w:cs="Times New Roman"/>
        </w:rPr>
        <w:t xml:space="preserve"> channels</w:t>
      </w:r>
      <w:r w:rsidRPr="0070069A">
        <w:rPr>
          <w:rFonts w:ascii="Calibri" w:eastAsia="Calibri" w:hAnsi="Calibri" w:cs="Times New Roman"/>
        </w:rPr>
        <w:t xml:space="preserve"> </w:t>
      </w:r>
      <w:r w:rsidR="00500205" w:rsidRPr="0070069A">
        <w:rPr>
          <w:rFonts w:ascii="Calibri" w:eastAsia="Calibri" w:hAnsi="Calibri" w:cs="Times New Roman"/>
        </w:rPr>
        <w:t xml:space="preserve">are located on pre-autonomic neurones of the </w:t>
      </w:r>
      <w:r w:rsidR="00500205" w:rsidRPr="0070069A">
        <w:rPr>
          <w:rFonts w:ascii="Calibri" w:eastAsia="Calibri" w:hAnsi="Calibri" w:cs="Times New Roman"/>
        </w:rPr>
        <w:lastRenderedPageBreak/>
        <w:t xml:space="preserve">hypothalamic paraventricular nucleus (PVN) and can </w:t>
      </w:r>
      <w:r w:rsidR="00684D6B" w:rsidRPr="0070069A">
        <w:rPr>
          <w:rFonts w:ascii="Calibri" w:eastAsia="Calibri" w:hAnsi="Calibri" w:cs="Times New Roman"/>
        </w:rPr>
        <w:t>influence cardiovascular control</w:t>
      </w:r>
      <w:r w:rsidRPr="0070069A">
        <w:rPr>
          <w:rFonts w:ascii="Calibri" w:eastAsia="Calibri" w:hAnsi="Calibri" w:cs="Times New Roman"/>
        </w:rPr>
        <w:t xml:space="preserve"> in response to osmotic challenge</w:t>
      </w:r>
      <w:r w:rsidR="00176DF8" w:rsidRPr="0070069A">
        <w:rPr>
          <w:rFonts w:ascii="Calibri" w:eastAsia="Calibri" w:hAnsi="Calibri" w:cs="Times New Roman"/>
        </w:rPr>
        <w:t xml:space="preserve"> </w:t>
      </w:r>
      <w:r w:rsidR="00176DF8" w:rsidRPr="0070069A">
        <w:rPr>
          <w:rFonts w:ascii="Calibri" w:eastAsia="Calibri" w:hAnsi="Calibri" w:cs="Times New Roman"/>
        </w:rPr>
        <w:fldChar w:fldCharType="begin">
          <w:fldData xml:space="preserve">PEVuZE5vdGU+PENpdGU+PEF1dGhvcj5GZWV0aGFtPC9BdXRob3I+PFllYXI+MjAxNTwvWWVhcj48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</w:fldData>
        </w:fldChar>
      </w:r>
      <w:r w:rsidR="004F45D6">
        <w:rPr>
          <w:rFonts w:ascii="Calibri" w:eastAsia="Calibri" w:hAnsi="Calibri" w:cs="Times New Roman"/>
        </w:rPr>
        <w:instrText xml:space="preserve"> ADDIN EN.CITE </w:instrText>
      </w:r>
      <w:r w:rsidR="004F45D6">
        <w:rPr>
          <w:rFonts w:ascii="Calibri" w:eastAsia="Calibri" w:hAnsi="Calibri" w:cs="Times New Roman"/>
        </w:rPr>
        <w:fldChar w:fldCharType="begin">
          <w:fldData xml:space="preserve">PEVuZE5vdGU+PENpdGU+PEF1dGhvcj5GZWV0aGFtPC9BdXRob3I+PFllYXI+MjAxNTwvWWVhcj48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</w:fldData>
        </w:fldChar>
      </w:r>
      <w:r w:rsidR="004F45D6">
        <w:rPr>
          <w:rFonts w:ascii="Calibri" w:eastAsia="Calibri" w:hAnsi="Calibri" w:cs="Times New Roman"/>
        </w:rPr>
        <w:instrText xml:space="preserve"> ADDIN EN.CITE.DATA </w:instrText>
      </w:r>
      <w:r w:rsidR="004F45D6">
        <w:rPr>
          <w:rFonts w:ascii="Calibri" w:eastAsia="Calibri" w:hAnsi="Calibri" w:cs="Times New Roman"/>
        </w:rPr>
      </w:r>
      <w:r w:rsidR="004F45D6">
        <w:rPr>
          <w:rFonts w:ascii="Calibri" w:eastAsia="Calibri" w:hAnsi="Calibri" w:cs="Times New Roman"/>
        </w:rPr>
        <w:fldChar w:fldCharType="end"/>
      </w:r>
      <w:r w:rsidR="00176DF8" w:rsidRPr="0070069A">
        <w:rPr>
          <w:rFonts w:ascii="Calibri" w:eastAsia="Calibri" w:hAnsi="Calibri" w:cs="Times New Roman"/>
        </w:rPr>
      </w:r>
      <w:r w:rsidR="00176DF8" w:rsidRPr="0070069A">
        <w:rPr>
          <w:rFonts w:ascii="Calibri" w:eastAsia="Calibri" w:hAnsi="Calibri" w:cs="Times New Roman"/>
        </w:rPr>
        <w:fldChar w:fldCharType="separate"/>
      </w:r>
      <w:r w:rsidR="004F45D6">
        <w:rPr>
          <w:rFonts w:ascii="Calibri" w:eastAsia="Calibri" w:hAnsi="Calibri" w:cs="Times New Roman"/>
          <w:noProof/>
        </w:rPr>
        <w:t>[55, 56]</w:t>
      </w:r>
      <w:r w:rsidR="00176DF8" w:rsidRPr="0070069A">
        <w:rPr>
          <w:rFonts w:ascii="Calibri" w:eastAsia="Calibri" w:hAnsi="Calibri" w:cs="Times New Roman"/>
        </w:rPr>
        <w:fldChar w:fldCharType="end"/>
      </w:r>
      <w:r w:rsidR="001A15FA">
        <w:rPr>
          <w:rFonts w:ascii="Calibri" w:eastAsia="Calibri" w:hAnsi="Calibri" w:cs="Times New Roman"/>
        </w:rPr>
        <w:t xml:space="preserve"> </w:t>
      </w:r>
      <w:r w:rsidR="002745DF" w:rsidRPr="0070069A">
        <w:rPr>
          <w:rFonts w:ascii="Calibri" w:eastAsia="Calibri" w:hAnsi="Calibri" w:cs="Times New Roman"/>
        </w:rPr>
        <w:t>and this effect was abolished with a TRPV4 inhibitor</w:t>
      </w:r>
      <w:r w:rsidR="00087DDE" w:rsidRPr="0070069A">
        <w:rPr>
          <w:rFonts w:ascii="Calibri" w:eastAsia="Calibri" w:hAnsi="Calibri" w:cs="Times New Roman"/>
        </w:rPr>
        <w:t xml:space="preserve"> </w:t>
      </w:r>
      <w:r w:rsidR="00087DDE" w:rsidRPr="0070069A">
        <w:rPr>
          <w:rFonts w:ascii="Calibri" w:eastAsia="Calibri" w:hAnsi="Calibri" w:cs="Times New Roman"/>
        </w:rPr>
        <w:fldChar w:fldCharType="begin"/>
      </w:r>
      <w:r w:rsidR="004F45D6">
        <w:rPr>
          <w:rFonts w:ascii="Calibri" w:eastAsia="Calibri" w:hAnsi="Calibri" w:cs="Times New Roman"/>
        </w:rPr>
        <w:instrText xml:space="preserve"> ADDIN EN.CITE &lt;EndNote&gt;&lt;Cite&gt;&lt;Author&gt;Feetham&lt;/Author&gt;&lt;Year&gt;2015&lt;/Year&gt;&lt;RecNum&gt;3892&lt;/RecNum&gt;&lt;IDText&gt;The depressor response to intracerebroventricular hypotonic saline is sensitive to TRPV4 antagonist RN1734&lt;/IDText&gt;&lt;DisplayText&gt;[55]&lt;/DisplayText&gt;&lt;record&gt;&lt;rec-number&gt;3892&lt;/rec-number&gt;&lt;foreign-keys&gt;&lt;key app="EN" db-id="tfdwx2vrx2pvrnezft05pwf0f2xxer52d552" timestamp="1543494228" guid="cbd3c829-61c3-4255-a6d8-a273b7c85de8"&gt;3892&lt;/key&gt;&lt;/foreign-keys&gt;&lt;ref-type name="Journal Article"&gt;17&lt;/ref-type&gt;&lt;contributors&gt;&lt;authors&gt;&lt;author&gt;Feetham, C. H.&lt;/author&gt;&lt;author&gt;Nunn, N.&lt;/author&gt;&lt;author&gt;Barrett-Jolley, R.&lt;/author&gt;&lt;/authors&gt;&lt;/contributors&gt;&lt;auth-address&gt;Department of Musculoskeletal Biology, Institute of Ageing and Chronic Disease, University of Liverpool Liverpool, UK.&lt;/auth-address&gt;&lt;titles&gt;&lt;title&gt;The depressor response to intracerebroventricular hypotonic saline is sensitive to TRPV4 antagonist RN1734&lt;/title&gt;&lt;secondary-title&gt;Front Pharmacol&lt;/secondary-title&gt;&lt;/titles&gt;&lt;periodical&gt;&lt;full-title&gt;Front Pharmacol&lt;/full-title&gt;&lt;/periodical&gt;&lt;pages&gt;83&lt;/pages&gt;&lt;volume&gt;6&lt;/volume&gt;&lt;keywords&gt;&lt;keyword&gt;Trpv4&lt;/keyword&gt;&lt;keyword&gt;blood pressure&lt;/keyword&gt;&lt;keyword&gt;cell volume&lt;/keyword&gt;&lt;keyword&gt;heart rate&lt;/keyword&gt;&lt;keyword&gt;ion channel&lt;/keyword&gt;&lt;keyword&gt;osmolality&lt;/keyword&gt;&lt;/keywords&gt;&lt;dates&gt;&lt;year&gt;2015&lt;/year&gt;&lt;/dates&gt;&lt;isbn&gt;1663-9812 (Print)&amp;#xD;1663-9812 (Linking)&lt;/isbn&gt;&lt;accession-num&gt;25954200&lt;/accession-num&gt;&lt;urls&gt;&lt;related-urls&gt;&lt;url&gt;https://www.ncbi.nlm.nih.gov/pubmed/25954200&lt;/url&gt;&lt;/related-urls&gt;&lt;/urls&gt;&lt;custom2&gt;PMC4407506&lt;/custom2&gt;&lt;electronic-resource-num&gt;10.3389/fphar.2015.00083&lt;/electronic-resource-num&gt;&lt;/record&gt;&lt;/Cite&gt;&lt;/EndNote&gt;</w:instrText>
      </w:r>
      <w:r w:rsidR="00087DDE" w:rsidRPr="0070069A">
        <w:rPr>
          <w:rFonts w:ascii="Calibri" w:eastAsia="Calibri" w:hAnsi="Calibri" w:cs="Times New Roman"/>
        </w:rPr>
        <w:fldChar w:fldCharType="separate"/>
      </w:r>
      <w:r w:rsidR="004F45D6">
        <w:rPr>
          <w:rFonts w:ascii="Calibri" w:eastAsia="Calibri" w:hAnsi="Calibri" w:cs="Times New Roman"/>
          <w:noProof/>
        </w:rPr>
        <w:t>[55]</w:t>
      </w:r>
      <w:r w:rsidR="00087DDE" w:rsidRPr="0070069A">
        <w:rPr>
          <w:rFonts w:ascii="Calibri" w:eastAsia="Calibri" w:hAnsi="Calibri" w:cs="Times New Roman"/>
        </w:rPr>
        <w:fldChar w:fldCharType="end"/>
      </w:r>
      <w:r w:rsidR="00087DDE" w:rsidRPr="0070069A">
        <w:rPr>
          <w:rFonts w:ascii="Calibri" w:eastAsia="Calibri" w:hAnsi="Calibri" w:cs="Times New Roman"/>
        </w:rPr>
        <w:t xml:space="preserve">. </w:t>
      </w:r>
      <w:r w:rsidR="002745DF" w:rsidRPr="0070069A">
        <w:rPr>
          <w:rFonts w:ascii="Calibri" w:eastAsia="Calibri" w:hAnsi="Calibri" w:cs="Times New Roman"/>
        </w:rPr>
        <w:t xml:space="preserve"> At the neuronal level, we have shown that the action current frequency of parvocellular PVN neurones is dramatically </w:t>
      </w:r>
      <w:r w:rsidR="004325FD" w:rsidRPr="0070069A">
        <w:rPr>
          <w:rFonts w:ascii="Calibri" w:eastAsia="Calibri" w:hAnsi="Calibri" w:cs="Times New Roman"/>
        </w:rPr>
        <w:t>reduced</w:t>
      </w:r>
      <w:r w:rsidR="002745DF" w:rsidRPr="0070069A">
        <w:rPr>
          <w:rFonts w:ascii="Calibri" w:eastAsia="Calibri" w:hAnsi="Calibri" w:cs="Times New Roman"/>
        </w:rPr>
        <w:t xml:space="preserve"> </w:t>
      </w:r>
      <w:r w:rsidR="004325FD" w:rsidRPr="0070069A">
        <w:rPr>
          <w:rFonts w:ascii="Calibri" w:eastAsia="Calibri" w:hAnsi="Calibri" w:cs="Times New Roman"/>
        </w:rPr>
        <w:t xml:space="preserve">when TRPV4 channels are </w:t>
      </w:r>
      <w:r w:rsidR="00D07BC5">
        <w:rPr>
          <w:rFonts w:ascii="Calibri" w:eastAsia="Calibri" w:hAnsi="Calibri" w:cs="Times New Roman"/>
        </w:rPr>
        <w:t>inhibited</w:t>
      </w:r>
      <w:r w:rsidR="00087DDE" w:rsidRPr="0070069A">
        <w:rPr>
          <w:rFonts w:ascii="Calibri" w:eastAsia="Calibri" w:hAnsi="Calibri" w:cs="Times New Roman"/>
        </w:rPr>
        <w:t xml:space="preserve"> </w:t>
      </w:r>
      <w:r w:rsidR="00087DDE" w:rsidRPr="0070069A">
        <w:rPr>
          <w:rFonts w:ascii="Calibri" w:eastAsia="Calibri" w:hAnsi="Calibri" w:cs="Times New Roman"/>
        </w:rPr>
        <w:fldChar w:fldCharType="begin"/>
      </w:r>
      <w:r w:rsidR="004F45D6">
        <w:rPr>
          <w:rFonts w:ascii="Calibri" w:eastAsia="Calibri" w:hAnsi="Calibri" w:cs="Times New Roman"/>
        </w:rPr>
        <w:instrText xml:space="preserve"> ADDIN EN.CITE &lt;EndNote&gt;&lt;Cite&gt;&lt;Author&gt;Feetham&lt;/Author&gt;&lt;Year&gt;2015&lt;/Year&gt;&lt;RecNum&gt;3002&lt;/RecNum&gt;&lt;IDText&gt;TRPV4 and KCa ion channels functionally couple as osmosensors in the paraventricular nucleus&lt;/IDText&gt;&lt;DisplayText&gt;[56]&lt;/DisplayText&gt;&lt;record&gt;&lt;rec-number&gt;3002&lt;/rec-number&gt;&lt;foreign-keys&gt;&lt;key app="EN" db-id="tfdwx2vrx2pvrnezft05pwf0f2xxer52d552" timestamp="1512180711" guid="c8e106b3-9d7e-4cc4-88c1-9ec8ca2a7080"&gt;3002&lt;/key&gt;&lt;/foreign-keys&gt;&lt;ref-type name="Journal Article"&gt;17&lt;/ref-type&gt;&lt;contributors&gt;&lt;authors&gt;&lt;author&gt;Feetham, C. H.&lt;/author&gt;&lt;author&gt;Nunn, N.&lt;/author&gt;&lt;author&gt;Lewis, R.&lt;/author&gt;&lt;author&gt;Dart, C.&lt;/author&gt;&lt;author&gt;Barrett-Jolley, R.&lt;/author&gt;&lt;/authors&gt;&lt;/contributors&gt;&lt;auth-address&gt;Institute of Ageing and Chronic Disease, Faculty of Health &amp;amp; Life Sciences, University of Liverpool, Liverpool, L69 3GA, UK.&lt;/auth-address&gt;&lt;titles&gt;&lt;title&gt;TRPV4 and KCa ion channels functionally couple as osmosensors in the paraventricular nucleus&lt;/title&gt;&lt;secondary-title&gt;Br J Pharmacol&lt;/secondary-title&gt;&lt;alt-title&gt;British journal of pharmacology&lt;/alt-title&gt;&lt;short-title&gt;Br J Pharmacol&lt;/short-title&gt;&lt;/titles&gt;&lt;periodical&gt;&lt;full-title&gt;Br J Pharmacol&lt;/full-title&gt;&lt;/periodical&gt;&lt;alt-periodical&gt;&lt;full-title&gt;British Journal of Pharmacology&lt;/full-title&gt;&lt;abbr-1&gt;Brit J Pharmacol&lt;/abbr-1&gt;&lt;/alt-periodical&gt;&lt;pages&gt;1753-68&lt;/pages&gt;&lt;volume&gt;172&lt;/volume&gt;&lt;number&gt;7&lt;/number&gt;&lt;dates&gt;&lt;year&gt;2015&lt;/year&gt;&lt;pub-dates&gt;&lt;date&gt;Apr&lt;/date&gt;&lt;/pub-dates&gt;&lt;/dates&gt;&lt;isbn&gt;1476-5381 (Electronic)&amp;#xD;0007-1188 (Linking)&lt;/isbn&gt;&lt;accession-num&gt;25421636&lt;/accession-num&gt;&lt;urls&gt;&lt;related-urls&gt;&lt;url&gt;http://www.ncbi.nlm.nih.gov/pubmed/25421636&lt;/url&gt;&lt;/related-urls&gt;&lt;/urls&gt;&lt;electronic-resource-num&gt;10.1111/bph.13023&lt;/electronic-resource-num&gt;&lt;/record&gt;&lt;/Cite&gt;&lt;/EndNote&gt;</w:instrText>
      </w:r>
      <w:r w:rsidR="00087DDE" w:rsidRPr="0070069A">
        <w:rPr>
          <w:rFonts w:ascii="Calibri" w:eastAsia="Calibri" w:hAnsi="Calibri" w:cs="Times New Roman"/>
        </w:rPr>
        <w:fldChar w:fldCharType="separate"/>
      </w:r>
      <w:r w:rsidR="004F45D6">
        <w:rPr>
          <w:rFonts w:ascii="Calibri" w:eastAsia="Calibri" w:hAnsi="Calibri" w:cs="Times New Roman"/>
          <w:noProof/>
        </w:rPr>
        <w:t>[56]</w:t>
      </w:r>
      <w:r w:rsidR="00087DDE" w:rsidRPr="0070069A">
        <w:rPr>
          <w:rFonts w:ascii="Calibri" w:eastAsia="Calibri" w:hAnsi="Calibri" w:cs="Times New Roman"/>
        </w:rPr>
        <w:fldChar w:fldCharType="end"/>
      </w:r>
      <w:r w:rsidR="00087DDE" w:rsidRPr="0070069A">
        <w:rPr>
          <w:rFonts w:ascii="Calibri" w:eastAsia="Calibri" w:hAnsi="Calibri" w:cs="Times New Roman"/>
        </w:rPr>
        <w:t>.</w:t>
      </w:r>
      <w:r w:rsidR="002745DF" w:rsidRPr="0070069A">
        <w:rPr>
          <w:rFonts w:ascii="Calibri" w:eastAsia="Calibri" w:hAnsi="Calibri" w:cs="Times New Roman"/>
        </w:rPr>
        <w:t xml:space="preserve"> </w:t>
      </w:r>
      <w:r w:rsidR="003A06EA" w:rsidRPr="0070069A">
        <w:rPr>
          <w:rFonts w:ascii="Calibri" w:eastAsia="Calibri" w:hAnsi="Calibri" w:cs="Times New Roman"/>
        </w:rPr>
        <w:t xml:space="preserve">To date, there have been no studies that have explored thermoregulatory </w:t>
      </w:r>
      <w:r w:rsidR="00600F37" w:rsidRPr="0070069A">
        <w:rPr>
          <w:rFonts w:ascii="Calibri" w:eastAsia="Calibri" w:hAnsi="Calibri" w:cs="Times New Roman"/>
        </w:rPr>
        <w:t xml:space="preserve">roles for TRPV4 in central cardiovascular control </w:t>
      </w:r>
      <w:r w:rsidR="00192BA2" w:rsidRPr="0070069A">
        <w:rPr>
          <w:rFonts w:ascii="Calibri" w:eastAsia="Calibri" w:hAnsi="Calibri" w:cs="Times New Roman"/>
        </w:rPr>
        <w:t>neurones</w:t>
      </w:r>
      <w:r w:rsidR="00600F37" w:rsidRPr="0070069A">
        <w:rPr>
          <w:rFonts w:ascii="Calibri" w:eastAsia="Calibri" w:hAnsi="Calibri" w:cs="Times New Roman"/>
        </w:rPr>
        <w:t xml:space="preserve">. </w:t>
      </w:r>
      <w:r w:rsidR="003A06EA" w:rsidRPr="0070069A">
        <w:rPr>
          <w:rFonts w:ascii="Calibri" w:eastAsia="Calibri" w:hAnsi="Calibri" w:cs="Times New Roman"/>
        </w:rPr>
        <w:t xml:space="preserve"> </w:t>
      </w:r>
    </w:p>
    <w:p w14:paraId="12C7ED70" w14:textId="77777777" w:rsidR="002E5744" w:rsidRPr="0070069A" w:rsidRDefault="002E5744" w:rsidP="00D1654C">
      <w:pPr>
        <w:spacing w:line="360" w:lineRule="auto"/>
        <w:jc w:val="both"/>
        <w:rPr>
          <w:rFonts w:ascii="Calibri" w:eastAsia="Calibri" w:hAnsi="Calibri" w:cs="Times New Roman"/>
        </w:rPr>
      </w:pPr>
    </w:p>
    <w:p w14:paraId="4BD45CCB" w14:textId="1BD7654A" w:rsidR="00D1654C" w:rsidRPr="0070069A" w:rsidRDefault="00853082" w:rsidP="00707C97">
      <w:pPr>
        <w:spacing w:line="360" w:lineRule="auto"/>
        <w:jc w:val="both"/>
        <w:rPr>
          <w:rFonts w:ascii="Calibri" w:eastAsia="Calibri" w:hAnsi="Calibri" w:cs="Times New Roman"/>
          <w:i/>
          <w:iCs/>
        </w:rPr>
      </w:pPr>
      <w:r w:rsidRPr="0070069A">
        <w:rPr>
          <w:rFonts w:ascii="Calibri" w:eastAsia="Calibri" w:hAnsi="Calibri" w:cs="Times New Roman"/>
          <w:i/>
          <w:iCs/>
        </w:rPr>
        <w:t>H</w:t>
      </w:r>
      <w:r w:rsidR="00F21BF7" w:rsidRPr="0070069A">
        <w:rPr>
          <w:rFonts w:ascii="Calibri" w:eastAsia="Calibri" w:hAnsi="Calibri" w:cs="Times New Roman"/>
          <w:i/>
          <w:iCs/>
        </w:rPr>
        <w:t>RV</w:t>
      </w:r>
      <w:r w:rsidRPr="0070069A">
        <w:rPr>
          <w:rFonts w:ascii="Calibri" w:eastAsia="Calibri" w:hAnsi="Calibri" w:cs="Times New Roman"/>
          <w:i/>
          <w:iCs/>
        </w:rPr>
        <w:t xml:space="preserve"> </w:t>
      </w:r>
      <w:r w:rsidR="00573227">
        <w:rPr>
          <w:rFonts w:ascii="Calibri" w:eastAsia="Calibri" w:hAnsi="Calibri" w:cs="Times New Roman"/>
          <w:i/>
          <w:iCs/>
        </w:rPr>
        <w:t>effects</w:t>
      </w:r>
    </w:p>
    <w:p w14:paraId="2CF8A2C0" w14:textId="39CC7608" w:rsidR="00BE628C" w:rsidRPr="0070069A" w:rsidRDefault="00F21BF7" w:rsidP="005F5FA4">
      <w:pPr>
        <w:spacing w:line="360" w:lineRule="auto"/>
        <w:jc w:val="both"/>
        <w:rPr>
          <w:rFonts w:ascii="Calibri" w:eastAsia="Calibri" w:hAnsi="Calibri" w:cs="Times New Roman"/>
        </w:rPr>
      </w:pPr>
      <w:r w:rsidRPr="0070069A">
        <w:rPr>
          <w:rFonts w:ascii="Calibri" w:eastAsia="Calibri" w:hAnsi="Calibri" w:cs="Times New Roman"/>
        </w:rPr>
        <w:t>HRV analysis is an increasingly common method for cardiovascular assessment.  In humans, for example, decreased HRV (i.e., a very steady pulse) is an independent predictor of cardiac mortality</w:t>
      </w:r>
      <w:r w:rsidR="009A6F6B" w:rsidRPr="00C60485">
        <w:rPr>
          <w:rFonts w:ascii="Calibri" w:eastAsia="Calibri" w:hAnsi="Calibri" w:cs="Times New Roman"/>
        </w:rPr>
        <w:t xml:space="preserve"> </w:t>
      </w:r>
      <w:r w:rsidR="009A6F6B" w:rsidRPr="00C60485">
        <w:rPr>
          <w:rFonts w:ascii="Calibri" w:eastAsia="Calibri" w:hAnsi="Calibri" w:cs="Times New Roman"/>
        </w:rPr>
        <w:fldChar w:fldCharType="begin">
          <w:fldData xml:space="preserve">PEVuZE5vdGU+PENpdGU+PEF1dGhvcj5UaGF5ZXI8L0F1dGhvcj48WWVhcj4yMDEwPC9ZZWFyPjxS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</w:fldData>
        </w:fldChar>
      </w:r>
      <w:r w:rsidR="004F45D6">
        <w:rPr>
          <w:rFonts w:ascii="Calibri" w:eastAsia="Calibri" w:hAnsi="Calibri" w:cs="Times New Roman"/>
        </w:rPr>
        <w:instrText xml:space="preserve"> ADDIN EN.CITE </w:instrText>
      </w:r>
      <w:r w:rsidR="004F45D6">
        <w:rPr>
          <w:rFonts w:ascii="Calibri" w:eastAsia="Calibri" w:hAnsi="Calibri" w:cs="Times New Roman"/>
        </w:rPr>
        <w:fldChar w:fldCharType="begin">
          <w:fldData xml:space="preserve">PEVuZE5vdGU+PENpdGU+PEF1dGhvcj5UaGF5ZXI8L0F1dGhvcj48WWVhcj4yMDEwPC9ZZWFyPjxS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</w:fldData>
        </w:fldChar>
      </w:r>
      <w:r w:rsidR="004F45D6">
        <w:rPr>
          <w:rFonts w:ascii="Calibri" w:eastAsia="Calibri" w:hAnsi="Calibri" w:cs="Times New Roman"/>
        </w:rPr>
        <w:instrText xml:space="preserve"> ADDIN EN.CITE.DATA </w:instrText>
      </w:r>
      <w:r w:rsidR="004F45D6">
        <w:rPr>
          <w:rFonts w:ascii="Calibri" w:eastAsia="Calibri" w:hAnsi="Calibri" w:cs="Times New Roman"/>
        </w:rPr>
      </w:r>
      <w:r w:rsidR="004F45D6">
        <w:rPr>
          <w:rFonts w:ascii="Calibri" w:eastAsia="Calibri" w:hAnsi="Calibri" w:cs="Times New Roman"/>
        </w:rPr>
        <w:fldChar w:fldCharType="end"/>
      </w:r>
      <w:r w:rsidR="009A6F6B" w:rsidRPr="00C60485">
        <w:rPr>
          <w:rFonts w:ascii="Calibri" w:eastAsia="Calibri" w:hAnsi="Calibri" w:cs="Times New Roman"/>
        </w:rPr>
      </w:r>
      <w:r w:rsidR="009A6F6B" w:rsidRPr="00C60485">
        <w:rPr>
          <w:rFonts w:ascii="Calibri" w:eastAsia="Calibri" w:hAnsi="Calibri" w:cs="Times New Roman"/>
        </w:rPr>
        <w:fldChar w:fldCharType="separate"/>
      </w:r>
      <w:r w:rsidR="004F45D6">
        <w:rPr>
          <w:rFonts w:ascii="Calibri" w:eastAsia="Calibri" w:hAnsi="Calibri" w:cs="Times New Roman"/>
          <w:noProof/>
        </w:rPr>
        <w:t>[57]</w:t>
      </w:r>
      <w:r w:rsidR="009A6F6B" w:rsidRPr="00C60485">
        <w:rPr>
          <w:rFonts w:ascii="Calibri" w:eastAsia="Calibri" w:hAnsi="Calibri" w:cs="Times New Roman"/>
        </w:rPr>
        <w:fldChar w:fldCharType="end"/>
      </w:r>
      <w:r w:rsidRPr="0070069A">
        <w:rPr>
          <w:rFonts w:ascii="Calibri" w:eastAsia="Calibri" w:hAnsi="Calibri" w:cs="Times New Roman"/>
        </w:rPr>
        <w:t xml:space="preserve">.  In animals too it is proving </w:t>
      </w:r>
      <w:r w:rsidR="009A20D2" w:rsidRPr="00C60485">
        <w:rPr>
          <w:rFonts w:ascii="Calibri" w:eastAsia="Calibri" w:hAnsi="Calibri" w:cs="Times New Roman"/>
        </w:rPr>
        <w:t>increasingly</w:t>
      </w:r>
      <w:r w:rsidRPr="0070069A">
        <w:rPr>
          <w:rFonts w:ascii="Calibri" w:eastAsia="Calibri" w:hAnsi="Calibri" w:cs="Times New Roman"/>
        </w:rPr>
        <w:t xml:space="preserve"> useful in a range of contexts including phenotyping transgenic animals</w:t>
      </w:r>
      <w:r w:rsidR="009A6F6B" w:rsidRPr="00C60485">
        <w:rPr>
          <w:rFonts w:ascii="Calibri" w:eastAsia="Calibri" w:hAnsi="Calibri" w:cs="Times New Roman"/>
        </w:rPr>
        <w:t xml:space="preserve"> </w:t>
      </w:r>
      <w:r w:rsidR="009A6F6B" w:rsidRPr="00C60485">
        <w:rPr>
          <w:rFonts w:ascii="Calibri" w:eastAsia="Calibri" w:hAnsi="Calibri" w:cs="Times New Roman"/>
        </w:rPr>
        <w:fldChar w:fldCharType="begin"/>
      </w:r>
      <w:r w:rsidR="004F45D6">
        <w:rPr>
          <w:rFonts w:ascii="Calibri" w:eastAsia="Calibri" w:hAnsi="Calibri" w:cs="Times New Roman"/>
        </w:rPr>
        <w:instrText xml:space="preserve"> ADDIN EN.CITE &lt;EndNote&gt;&lt;Cite&gt;&lt;Author&gt;Gehrmann&lt;/Author&gt;&lt;Year&gt;2000&lt;/Year&gt;&lt;RecNum&gt;4898&lt;/RecNum&gt;&lt;IDText&gt;Phenotypic screening for heart rate variability in the mouse&lt;/IDText&gt;&lt;DisplayText&gt;[58]&lt;/DisplayText&gt;&lt;record&gt;&lt;rec-number&gt;4898&lt;/rec-number&gt;&lt;foreign-keys&gt;&lt;key app="EN" db-id="tfdwx2vrx2pvrnezft05pwf0f2xxer52d552" timestamp="1646828972" guid="de4823a6-4ac5-4d99-92c0-1b9f829439cd"&gt;4898&lt;/key&gt;&lt;/foreign-keys&gt;&lt;ref-type name="Journal Article"&gt;17&lt;/ref-type&gt;&lt;contributors&gt;&lt;authors&gt;&lt;author&gt;Gehrmann, J.&lt;/author&gt;&lt;author&gt;Hammer, P. E.&lt;/author&gt;&lt;author&gt;Maguire, C. T.&lt;/author&gt;&lt;author&gt;Wakimoto, H.&lt;/author&gt;&lt;author&gt;Triedman, J. K.&lt;/author&gt;&lt;author&gt;Berul, C. I.&lt;/author&gt;&lt;/authors&gt;&lt;/contributors&gt;&lt;auth-address&gt;Department of Cardiology, Children&amp;apos;s Hospital-Boston, and Department of Pediatrics, Harvard Medical School, Boston, Massachusetts 02115, USA.&lt;/auth-address&gt;&lt;titles&gt;&lt;title&gt;Phenotypic screening for heart rate variability in the mouse&lt;/title&gt;&lt;secondary-title&gt;Am J Physiol Heart Circ Physiol&lt;/secondary-title&gt;&lt;/titles&gt;&lt;periodical&gt;&lt;full-title&gt;Am J Physiol Heart Circ Physiol&lt;/full-title&gt;&lt;/periodical&gt;&lt;pages&gt;H733-40&lt;/pages&gt;&lt;volume&gt;279&lt;/volume&gt;&lt;number&gt;2&lt;/number&gt;&lt;keywords&gt;&lt;keyword&gt;Animals&lt;/keyword&gt;&lt;keyword&gt;Atropine&lt;/keyword&gt;&lt;keyword&gt;Autonomic Nervous System&lt;/keyword&gt;&lt;keyword&gt;Baroreflex&lt;/keyword&gt;&lt;keyword&gt;Electrocardiography&lt;/keyword&gt;&lt;keyword&gt;Heart Rate&lt;/keyword&gt;&lt;keyword&gt;Humans&lt;/keyword&gt;&lt;keyword&gt;Male&lt;/keyword&gt;&lt;keyword&gt;Mice&lt;/keyword&gt;&lt;keyword&gt;Mice, Inbred C57BL&lt;/keyword&gt;&lt;keyword&gt;Phenotype&lt;/keyword&gt;&lt;keyword&gt;Propranolol&lt;/keyword&gt;&lt;keyword&gt;Species Specificity&lt;/keyword&gt;&lt;keyword&gt;Telemetry&lt;/keyword&gt;&lt;/keywords&gt;&lt;dates&gt;&lt;year&gt;2000&lt;/year&gt;&lt;pub-dates&gt;&lt;date&gt;Aug&lt;/date&gt;&lt;/pub-dates&gt;&lt;/dates&gt;&lt;isbn&gt;0363-6135&lt;/isbn&gt;&lt;accession-num&gt;10924073&lt;/accession-num&gt;&lt;urls&gt;&lt;related-urls&gt;&lt;url&gt;https://www.ncbi.nlm.nih.gov/pubmed/10924073&lt;/url&gt;&lt;/related-urls&gt;&lt;/urls&gt;&lt;electronic-resource-num&gt;10.1152/ajpheart.2000.279.2.H733&lt;/electronic-resource-num&gt;&lt;language&gt;eng&lt;/language&gt;&lt;/record&gt;&lt;/Cite&gt;&lt;/EndNote&gt;</w:instrText>
      </w:r>
      <w:r w:rsidR="009A6F6B" w:rsidRPr="00C60485">
        <w:rPr>
          <w:rFonts w:ascii="Calibri" w:eastAsia="Calibri" w:hAnsi="Calibri" w:cs="Times New Roman"/>
        </w:rPr>
        <w:fldChar w:fldCharType="separate"/>
      </w:r>
      <w:r w:rsidR="004F45D6">
        <w:rPr>
          <w:rFonts w:ascii="Calibri" w:eastAsia="Calibri" w:hAnsi="Calibri" w:cs="Times New Roman"/>
          <w:noProof/>
        </w:rPr>
        <w:t>[58]</w:t>
      </w:r>
      <w:r w:rsidR="009A6F6B" w:rsidRPr="00C60485">
        <w:rPr>
          <w:rFonts w:ascii="Calibri" w:eastAsia="Calibri" w:hAnsi="Calibri" w:cs="Times New Roman"/>
        </w:rPr>
        <w:fldChar w:fldCharType="end"/>
      </w:r>
      <w:r w:rsidRPr="0070069A">
        <w:rPr>
          <w:rFonts w:ascii="Calibri" w:eastAsia="Calibri" w:hAnsi="Calibri" w:cs="Times New Roman"/>
        </w:rPr>
        <w:t xml:space="preserve">, investigating cardiovascular effects of drugs </w:t>
      </w:r>
      <w:r w:rsidR="009A20D2" w:rsidRPr="00C60485">
        <w:rPr>
          <w:rFonts w:ascii="Calibri" w:eastAsia="Calibri" w:hAnsi="Calibri" w:cs="Times New Roman"/>
        </w:rPr>
        <w:fldChar w:fldCharType="begin"/>
      </w:r>
      <w:r w:rsidR="004F45D6">
        <w:rPr>
          <w:rFonts w:ascii="Calibri" w:eastAsia="Calibri" w:hAnsi="Calibri" w:cs="Times New Roman"/>
        </w:rPr>
        <w:instrText xml:space="preserve"> ADDIN EN.CITE &lt;EndNote&gt;&lt;Cite&gt;&lt;Author&gt;Elghozi&lt;/Author&gt;&lt;Year&gt;2001&lt;/Year&gt;&lt;RecNum&gt;4899&lt;/RecNum&gt;&lt;IDText&gt;Effects of drugs on the autonomic control of short-term heart rate variability&lt;/IDText&gt;&lt;DisplayText&gt;[59]&lt;/DisplayText&gt;&lt;record&gt;&lt;rec-number&gt;4899&lt;/rec-number&gt;&lt;foreign-keys&gt;&lt;key app="EN" db-id="tfdwx2vrx2pvrnezft05pwf0f2xxer52d552" timestamp="1646829875" guid="eff21d72-761d-4a49-8bb2-6c5e25e1a896"&gt;4899&lt;/key&gt;&lt;/foreign-keys&gt;&lt;ref-type name="Journal Article"&gt;17&lt;/ref-type&gt;&lt;contributors&gt;&lt;authors&gt;&lt;author&gt;Elghozi, J. L.&lt;/author&gt;&lt;author&gt;Girard, A.&lt;/author&gt;&lt;author&gt;Laude, D.&lt;/author&gt;&lt;/authors&gt;&lt;/contributors&gt;&lt;auth-address&gt;Centre de Pharmacologie Clinique, Hĵpital Necker, Paris, France. elghozi@necker.fr&lt;/auth-address&gt;&lt;titles&gt;&lt;title&gt;Effects of drugs on the autonomic control of short-term heart rate variability&lt;/title&gt;&lt;secondary-title&gt;Auton Neurosci&lt;/secondary-title&gt;&lt;/titles&gt;&lt;periodical&gt;&lt;full-title&gt;Auton Neurosci&lt;/full-title&gt;&lt;/periodical&gt;&lt;pages&gt;116-21&lt;/pages&gt;&lt;volume&gt;90&lt;/volume&gt;&lt;number&gt;1-2&lt;/number&gt;&lt;keywords&gt;&lt;keyword&gt;Autonomic Agents&lt;/keyword&gt;&lt;keyword&gt;Autonomic Nervous System&lt;/keyword&gt;&lt;keyword&gt;Clinical Trials as Topic&lt;/keyword&gt;&lt;keyword&gt;Heart Rate&lt;/keyword&gt;&lt;keyword&gt;Humans&lt;/keyword&gt;&lt;/keywords&gt;&lt;dates&gt;&lt;year&gt;2001&lt;/year&gt;&lt;pub-dates&gt;&lt;date&gt;Jul 20&lt;/date&gt;&lt;/pub-dates&gt;&lt;/dates&gt;&lt;isbn&gt;1566-0702&lt;/isbn&gt;&lt;accession-num&gt;11485277&lt;/accession-num&gt;&lt;urls&gt;&lt;related-urls&gt;&lt;url&gt;https://www.ncbi.nlm.nih.gov/pubmed/11485277&lt;/url&gt;&lt;/related-urls&gt;&lt;/urls&gt;&lt;electronic-resource-num&gt;10.1016/S1566-0702(01)00276-4&lt;/electronic-resource-num&gt;&lt;language&gt;eng&lt;/language&gt;&lt;/record&gt;&lt;/Cite&gt;&lt;/EndNote&gt;</w:instrText>
      </w:r>
      <w:r w:rsidR="009A20D2" w:rsidRPr="00C60485">
        <w:rPr>
          <w:rFonts w:ascii="Calibri" w:eastAsia="Calibri" w:hAnsi="Calibri" w:cs="Times New Roman"/>
        </w:rPr>
        <w:fldChar w:fldCharType="separate"/>
      </w:r>
      <w:r w:rsidR="004F45D6">
        <w:rPr>
          <w:rFonts w:ascii="Calibri" w:eastAsia="Calibri" w:hAnsi="Calibri" w:cs="Times New Roman"/>
          <w:noProof/>
        </w:rPr>
        <w:t>[59]</w:t>
      </w:r>
      <w:r w:rsidR="009A20D2" w:rsidRPr="00C60485">
        <w:rPr>
          <w:rFonts w:ascii="Calibri" w:eastAsia="Calibri" w:hAnsi="Calibri" w:cs="Times New Roman"/>
        </w:rPr>
        <w:fldChar w:fldCharType="end"/>
      </w:r>
      <w:r w:rsidRPr="0070069A">
        <w:rPr>
          <w:rFonts w:ascii="Calibri" w:eastAsia="Calibri" w:hAnsi="Calibri" w:cs="Times New Roman"/>
        </w:rPr>
        <w:t xml:space="preserve"> and predicting </w:t>
      </w:r>
      <w:r w:rsidR="00B5387E" w:rsidRPr="0070069A">
        <w:rPr>
          <w:rFonts w:ascii="Calibri" w:eastAsia="Calibri" w:hAnsi="Calibri" w:cs="Times New Roman"/>
        </w:rPr>
        <w:t>arrhythmi</w:t>
      </w:r>
      <w:r w:rsidR="00B5387E">
        <w:rPr>
          <w:rFonts w:ascii="Calibri" w:eastAsia="Calibri" w:hAnsi="Calibri" w:cs="Times New Roman"/>
        </w:rPr>
        <w:t>as</w:t>
      </w:r>
      <w:r w:rsidR="009A20D2" w:rsidRPr="00C60485">
        <w:rPr>
          <w:rFonts w:ascii="Calibri" w:eastAsia="Calibri" w:hAnsi="Calibri" w:cs="Times New Roman"/>
        </w:rPr>
        <w:t xml:space="preserve"> </w:t>
      </w:r>
      <w:r w:rsidR="009A20D2" w:rsidRPr="00C60485">
        <w:rPr>
          <w:rFonts w:ascii="Calibri" w:eastAsia="Calibri" w:hAnsi="Calibri" w:cs="Times New Roman"/>
        </w:rPr>
        <w:fldChar w:fldCharType="begin">
          <w:fldData xml:space="preserve">PEVuZE5vdGU+PENpdGU+PEF1dGhvcj5UaG9tc2VuPC9BdXRob3I+PFllYXI+MjAwNjwvWWVhcj48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</w:fldData>
        </w:fldChar>
      </w:r>
      <w:r w:rsidR="004F45D6">
        <w:rPr>
          <w:rFonts w:ascii="Calibri" w:eastAsia="Calibri" w:hAnsi="Calibri" w:cs="Times New Roman"/>
        </w:rPr>
        <w:instrText xml:space="preserve"> ADDIN EN.CITE </w:instrText>
      </w:r>
      <w:r w:rsidR="004F45D6">
        <w:rPr>
          <w:rFonts w:ascii="Calibri" w:eastAsia="Calibri" w:hAnsi="Calibri" w:cs="Times New Roman"/>
        </w:rPr>
        <w:fldChar w:fldCharType="begin">
          <w:fldData xml:space="preserve">PEVuZE5vdGU+PENpdGU+PEF1dGhvcj5UaG9tc2VuPC9BdXRob3I+PFllYXI+MjAwNjwvWWVhcj48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</w:fldData>
        </w:fldChar>
      </w:r>
      <w:r w:rsidR="004F45D6">
        <w:rPr>
          <w:rFonts w:ascii="Calibri" w:eastAsia="Calibri" w:hAnsi="Calibri" w:cs="Times New Roman"/>
        </w:rPr>
        <w:instrText xml:space="preserve"> ADDIN EN.CITE.DATA </w:instrText>
      </w:r>
      <w:r w:rsidR="004F45D6">
        <w:rPr>
          <w:rFonts w:ascii="Calibri" w:eastAsia="Calibri" w:hAnsi="Calibri" w:cs="Times New Roman"/>
        </w:rPr>
      </w:r>
      <w:r w:rsidR="004F45D6">
        <w:rPr>
          <w:rFonts w:ascii="Calibri" w:eastAsia="Calibri" w:hAnsi="Calibri" w:cs="Times New Roman"/>
        </w:rPr>
        <w:fldChar w:fldCharType="end"/>
      </w:r>
      <w:r w:rsidR="009A20D2" w:rsidRPr="00C60485">
        <w:rPr>
          <w:rFonts w:ascii="Calibri" w:eastAsia="Calibri" w:hAnsi="Calibri" w:cs="Times New Roman"/>
        </w:rPr>
      </w:r>
      <w:r w:rsidR="009A20D2" w:rsidRPr="00C60485">
        <w:rPr>
          <w:rFonts w:ascii="Calibri" w:eastAsia="Calibri" w:hAnsi="Calibri" w:cs="Times New Roman"/>
        </w:rPr>
        <w:fldChar w:fldCharType="separate"/>
      </w:r>
      <w:r w:rsidR="004F45D6">
        <w:rPr>
          <w:rFonts w:ascii="Calibri" w:eastAsia="Calibri" w:hAnsi="Calibri" w:cs="Times New Roman"/>
          <w:noProof/>
        </w:rPr>
        <w:t>[60]</w:t>
      </w:r>
      <w:r w:rsidR="009A20D2" w:rsidRPr="00C60485">
        <w:rPr>
          <w:rFonts w:ascii="Calibri" w:eastAsia="Calibri" w:hAnsi="Calibri" w:cs="Times New Roman"/>
        </w:rPr>
        <w:fldChar w:fldCharType="end"/>
      </w:r>
      <w:r w:rsidRPr="0070069A">
        <w:rPr>
          <w:rFonts w:ascii="Calibri" w:eastAsia="Calibri" w:hAnsi="Calibri" w:cs="Times New Roman"/>
        </w:rPr>
        <w:t xml:space="preserve">.  </w:t>
      </w:r>
      <w:r w:rsidR="00302AE8" w:rsidRPr="0070069A">
        <w:rPr>
          <w:rFonts w:ascii="Calibri" w:eastAsia="Calibri" w:hAnsi="Calibri" w:cs="Times New Roman"/>
        </w:rPr>
        <w:t xml:space="preserve">Whilst there are many papers analysing HRV in mice using </w:t>
      </w:r>
      <w:proofErr w:type="spellStart"/>
      <w:r w:rsidR="006519A9" w:rsidRPr="006519A9">
        <w:rPr>
          <w:rFonts w:ascii="Calibri" w:eastAsia="Calibri" w:hAnsi="Calibri" w:cs="Times New Roman"/>
        </w:rPr>
        <w:t>radiotelemetry</w:t>
      </w:r>
      <w:proofErr w:type="spellEnd"/>
      <w:r w:rsidR="006519A9" w:rsidRPr="006519A9">
        <w:rPr>
          <w:rFonts w:ascii="Calibri" w:eastAsia="Calibri" w:hAnsi="Calibri" w:cs="Times New Roman"/>
        </w:rPr>
        <w:t xml:space="preserve"> </w:t>
      </w:r>
      <w:r w:rsidR="00614590" w:rsidRPr="00C60485">
        <w:rPr>
          <w:rFonts w:ascii="Calibri" w:eastAsia="Calibri" w:hAnsi="Calibri" w:cs="Times New Roman"/>
        </w:rPr>
        <w:fldChar w:fldCharType="begin">
          <w:fldData xml:space="preserve">PEVuZE5vdGU+PENpdGU+PEF1dGhvcj5UaGlyZWF1PC9BdXRob3I+PFllYXI+MjAwODwvWWVhcj48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==
</w:fldData>
        </w:fldChar>
      </w:r>
      <w:r w:rsidR="004F45D6">
        <w:rPr>
          <w:rFonts w:ascii="Calibri" w:eastAsia="Calibri" w:hAnsi="Calibri" w:cs="Times New Roman"/>
        </w:rPr>
        <w:instrText xml:space="preserve"> ADDIN EN.CITE </w:instrText>
      </w:r>
      <w:r w:rsidR="004F45D6">
        <w:rPr>
          <w:rFonts w:ascii="Calibri" w:eastAsia="Calibri" w:hAnsi="Calibri" w:cs="Times New Roman"/>
        </w:rPr>
        <w:fldChar w:fldCharType="begin">
          <w:fldData xml:space="preserve">PEVuZE5vdGU+PENpdGU+PEF1dGhvcj5UaGlyZWF1PC9BdXRob3I+PFllYXI+MjAwODwvWWVhcj48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==
</w:fldData>
        </w:fldChar>
      </w:r>
      <w:r w:rsidR="004F45D6">
        <w:rPr>
          <w:rFonts w:ascii="Calibri" w:eastAsia="Calibri" w:hAnsi="Calibri" w:cs="Times New Roman"/>
        </w:rPr>
        <w:instrText xml:space="preserve"> ADDIN EN.CITE.DATA </w:instrText>
      </w:r>
      <w:r w:rsidR="004F45D6">
        <w:rPr>
          <w:rFonts w:ascii="Calibri" w:eastAsia="Calibri" w:hAnsi="Calibri" w:cs="Times New Roman"/>
        </w:rPr>
      </w:r>
      <w:r w:rsidR="004F45D6">
        <w:rPr>
          <w:rFonts w:ascii="Calibri" w:eastAsia="Calibri" w:hAnsi="Calibri" w:cs="Times New Roman"/>
        </w:rPr>
        <w:fldChar w:fldCharType="end"/>
      </w:r>
      <w:r w:rsidR="00614590" w:rsidRPr="00C60485">
        <w:rPr>
          <w:rFonts w:ascii="Calibri" w:eastAsia="Calibri" w:hAnsi="Calibri" w:cs="Times New Roman"/>
        </w:rPr>
      </w:r>
      <w:r w:rsidR="00614590" w:rsidRPr="00C60485">
        <w:rPr>
          <w:rFonts w:ascii="Calibri" w:eastAsia="Calibri" w:hAnsi="Calibri" w:cs="Times New Roman"/>
        </w:rPr>
        <w:fldChar w:fldCharType="separate"/>
      </w:r>
      <w:r w:rsidR="004F45D6">
        <w:rPr>
          <w:rFonts w:ascii="Calibri" w:eastAsia="Calibri" w:hAnsi="Calibri" w:cs="Times New Roman"/>
          <w:noProof/>
        </w:rPr>
        <w:t>[61]</w:t>
      </w:r>
      <w:r w:rsidR="00614590" w:rsidRPr="00C60485">
        <w:rPr>
          <w:rFonts w:ascii="Calibri" w:eastAsia="Calibri" w:hAnsi="Calibri" w:cs="Times New Roman"/>
        </w:rPr>
        <w:fldChar w:fldCharType="end"/>
      </w:r>
      <w:r w:rsidR="00302AE8" w:rsidRPr="0070069A">
        <w:rPr>
          <w:rFonts w:ascii="Calibri" w:eastAsia="Calibri" w:hAnsi="Calibri" w:cs="Times New Roman"/>
        </w:rPr>
        <w:t xml:space="preserve"> we investigated here whether it was possible </w:t>
      </w:r>
      <w:r w:rsidR="00B5387E">
        <w:rPr>
          <w:rFonts w:ascii="Calibri" w:eastAsia="Calibri" w:hAnsi="Calibri" w:cs="Times New Roman"/>
        </w:rPr>
        <w:t xml:space="preserve">to </w:t>
      </w:r>
      <w:r w:rsidR="00302AE8" w:rsidRPr="0070069A">
        <w:rPr>
          <w:rFonts w:ascii="Calibri" w:eastAsia="Calibri" w:hAnsi="Calibri" w:cs="Times New Roman"/>
        </w:rPr>
        <w:t xml:space="preserve">do this </w:t>
      </w:r>
      <w:r w:rsidR="00573227">
        <w:rPr>
          <w:rFonts w:ascii="Calibri" w:eastAsia="Calibri" w:hAnsi="Calibri" w:cs="Times New Roman"/>
        </w:rPr>
        <w:t>with</w:t>
      </w:r>
      <w:r w:rsidR="00302AE8" w:rsidRPr="0070069A">
        <w:rPr>
          <w:rFonts w:ascii="Calibri" w:eastAsia="Calibri" w:hAnsi="Calibri" w:cs="Times New Roman"/>
        </w:rPr>
        <w:t xml:space="preserve"> </w:t>
      </w:r>
      <w:r w:rsidR="00573227">
        <w:rPr>
          <w:rFonts w:ascii="Calibri" w:eastAsia="Calibri" w:hAnsi="Calibri" w:cs="Times New Roman"/>
        </w:rPr>
        <w:t>VPR</w:t>
      </w:r>
      <w:r w:rsidR="00194B8E">
        <w:rPr>
          <w:rFonts w:ascii="Calibri" w:eastAsia="Calibri" w:hAnsi="Calibri" w:cs="Times New Roman"/>
        </w:rPr>
        <w:t xml:space="preserve"> and found that it was</w:t>
      </w:r>
      <w:r w:rsidR="00302AE8" w:rsidRPr="0070069A">
        <w:rPr>
          <w:rFonts w:ascii="Calibri" w:eastAsia="Calibri" w:hAnsi="Calibri" w:cs="Times New Roman"/>
        </w:rPr>
        <w:t xml:space="preserve">.  It has previously been shown that </w:t>
      </w:r>
      <w:r w:rsidR="005F5FA4" w:rsidRPr="0070069A">
        <w:rPr>
          <w:rFonts w:ascii="Calibri" w:eastAsia="Calibri" w:hAnsi="Calibri" w:cs="Times New Roman"/>
        </w:rPr>
        <w:t xml:space="preserve">relatively long </w:t>
      </w:r>
      <w:r w:rsidR="005F5FA4" w:rsidRPr="00573227">
        <w:rPr>
          <w:rFonts w:ascii="Calibri" w:eastAsia="Calibri" w:hAnsi="Calibri" w:cs="Times New Roman"/>
          <w:i/>
          <w:iCs/>
        </w:rPr>
        <w:t>photo</w:t>
      </w:r>
      <w:r w:rsidR="005F5FA4" w:rsidRPr="0070069A">
        <w:rPr>
          <w:rFonts w:ascii="Calibri" w:eastAsia="Calibri" w:hAnsi="Calibri" w:cs="Times New Roman"/>
        </w:rPr>
        <w:t xml:space="preserve">plethysmography recordings could be used for HRV, with high accuracy, but the present study is the first to systematically analyse how long </w:t>
      </w:r>
      <w:r w:rsidR="00573227">
        <w:rPr>
          <w:rFonts w:ascii="Calibri" w:eastAsia="Calibri" w:hAnsi="Calibri" w:cs="Times New Roman"/>
        </w:rPr>
        <w:t>a recording needs to be</w:t>
      </w:r>
      <w:r w:rsidR="005F5FA4" w:rsidRPr="0070069A">
        <w:rPr>
          <w:rFonts w:ascii="Calibri" w:eastAsia="Calibri" w:hAnsi="Calibri" w:cs="Times New Roman"/>
        </w:rPr>
        <w:t>.  The derivation of this short-range HRV from</w:t>
      </w:r>
      <w:r w:rsidR="00A0715D" w:rsidRPr="0070069A">
        <w:rPr>
          <w:rFonts w:ascii="Calibri" w:eastAsia="Calibri" w:hAnsi="Calibri" w:cs="Times New Roman"/>
        </w:rPr>
        <w:t xml:space="preserve"> non-invasive apparatus may prove a useful advance in 3Rs</w:t>
      </w:r>
      <w:r w:rsidR="00B5387E">
        <w:rPr>
          <w:rFonts w:ascii="Calibri" w:eastAsia="Calibri" w:hAnsi="Calibri" w:cs="Times New Roman"/>
        </w:rPr>
        <w:t xml:space="preserve">. </w:t>
      </w:r>
      <w:r w:rsidR="00922CB5">
        <w:rPr>
          <w:rFonts w:ascii="Calibri" w:eastAsia="Calibri" w:hAnsi="Calibri" w:cs="Times New Roman"/>
        </w:rPr>
        <w:t xml:space="preserve"> </w:t>
      </w:r>
      <w:r w:rsidR="00B5387E">
        <w:rPr>
          <w:rFonts w:ascii="Calibri" w:eastAsia="Calibri" w:hAnsi="Calibri" w:cs="Times New Roman"/>
        </w:rPr>
        <w:t>I</w:t>
      </w:r>
      <w:r w:rsidR="00922CB5">
        <w:rPr>
          <w:rFonts w:ascii="Calibri" w:eastAsia="Calibri" w:hAnsi="Calibri" w:cs="Times New Roman"/>
        </w:rPr>
        <w:t>n the supplementary information, we compare</w:t>
      </w:r>
      <w:r w:rsidR="00B5387E">
        <w:rPr>
          <w:rFonts w:ascii="Calibri" w:eastAsia="Calibri" w:hAnsi="Calibri" w:cs="Times New Roman"/>
        </w:rPr>
        <w:t xml:space="preserve"> (qualitatively)</w:t>
      </w:r>
      <w:r w:rsidR="00922CB5">
        <w:rPr>
          <w:rFonts w:ascii="Calibri" w:eastAsia="Calibri" w:hAnsi="Calibri" w:cs="Times New Roman"/>
        </w:rPr>
        <w:t xml:space="preserve"> </w:t>
      </w:r>
      <w:r w:rsidR="00B5387E">
        <w:rPr>
          <w:rFonts w:ascii="Calibri" w:eastAsia="Calibri" w:hAnsi="Calibri" w:cs="Times New Roman"/>
        </w:rPr>
        <w:t>with</w:t>
      </w:r>
      <w:r w:rsidR="00922CB5">
        <w:rPr>
          <w:rFonts w:ascii="Calibri" w:eastAsia="Calibri" w:hAnsi="Calibri" w:cs="Times New Roman"/>
        </w:rPr>
        <w:t xml:space="preserve"> our previous telemetric </w:t>
      </w:r>
      <w:r w:rsidR="00922CB5" w:rsidRPr="0027430D">
        <w:rPr>
          <w:rFonts w:ascii="Calibri" w:eastAsia="Calibri" w:hAnsi="Calibri" w:cs="Times New Roman"/>
        </w:rPr>
        <w:t>study</w:t>
      </w:r>
      <w:r w:rsidR="009C45D1">
        <w:rPr>
          <w:rFonts w:ascii="Calibri" w:eastAsia="Calibri" w:hAnsi="Calibri" w:cs="Times New Roman"/>
        </w:rPr>
        <w:t xml:space="preserve"> </w:t>
      </w:r>
      <w:r w:rsidR="0027430D" w:rsidRPr="00C048E7">
        <w:rPr>
          <w:rFonts w:ascii="Calibri" w:eastAsia="Calibri" w:hAnsi="Calibri" w:cs="Times New Roman"/>
        </w:rPr>
        <w:fldChar w:fldCharType="begin"/>
      </w:r>
      <w:r w:rsidR="0027430D" w:rsidRPr="00C048E7">
        <w:rPr>
          <w:rFonts w:ascii="Calibri" w:eastAsia="Calibri" w:hAnsi="Calibri" w:cs="Times New Roman"/>
        </w:rPr>
        <w:instrText xml:space="preserve"> ADDIN EN.CITE &lt;EndNote&gt;&lt;Cite&gt;&lt;Author&gt;Nunn&lt;/Author&gt;&lt;Year&gt;2013&lt;/Year&gt;&lt;RecNum&gt;2244&lt;/RecNum&gt;&lt;DisplayText&gt;[62]&lt;/DisplayText&gt;&lt;record&gt;&lt;rec-number&gt;2244&lt;/rec-number&gt;&lt;foreign-keys&gt;&lt;key app="EN" db-id="tfdwx2vrx2pvrnezft05pwf0f2xxer52d552" timestamp="1512170510" guid="c1c40a78-4d69-4002-85ce-645392687292"&gt;2244&lt;/key&gt;&lt;/foreign-keys&gt;&lt;ref-type name="Journal Article"&gt;17&lt;/ref-type&gt;&lt;contributors&gt;&lt;authors&gt;&lt;author&gt;Nunn, Nicolas&lt;/author&gt;&lt;author&gt;Feetham, Claire H&lt;/author&gt;&lt;author&gt;Martin, Jennifer&lt;/author&gt;&lt;author&gt;Barrett-Jolley, Richard&lt;/author&gt;&lt;author&gt;Plagge, Antonius&lt;/author&gt;&lt;/authors&gt;&lt;/contributors&gt;&lt;titles&gt;&lt;title&gt;Elevated blood pressure, heart rate and body temperature in mice lacking the XLαs protein of the Gnas locus is due to increased sympathetic tone&lt;/title&gt;&lt;secondary-title&gt;Exp Physiol&lt;/secondary-title&gt;&lt;alt-title&gt;Expt Physiol&lt;/alt-title&gt;&lt;/titles&gt;&lt;periodical&gt;&lt;full-title&gt;Experimental Physiology&lt;/full-title&gt;&lt;abbr-1&gt;Exp Physiol&lt;/abbr-1&gt;&lt;/periodical&gt;&lt;pages&gt;1432–1445&lt;/pages&gt;&lt;volume&gt;98&lt;/volume&gt;&lt;number&gt;10&lt;/number&gt;&lt;dates&gt;&lt;year&gt;2013&lt;/year&gt;&lt;pub-dates&gt;&lt;date&gt;June 7, 2013&lt;/date&gt;&lt;/pub-dates&gt;&lt;/dates&gt;&lt;urls&gt;&lt;related-urls&gt;&lt;url&gt;http://ep.physoc.org/content/early/2013/07/22/expphysiol.2013.073064.abstract&lt;/url&gt;&lt;/related-urls&gt;&lt;/urls&gt;&lt;electronic-resource-num&gt;10.1113/expphysiol.2013.073064&lt;/electronic-resource-num&gt;&lt;modified-date&gt;Reference&lt;/modified-date&gt;&lt;/record&gt;&lt;/Cite&gt;&lt;/EndNote&gt;</w:instrText>
      </w:r>
      <w:r w:rsidR="0027430D" w:rsidRPr="00C048E7">
        <w:rPr>
          <w:rFonts w:ascii="Calibri" w:eastAsia="Calibri" w:hAnsi="Calibri" w:cs="Times New Roman"/>
        </w:rPr>
        <w:fldChar w:fldCharType="separate"/>
      </w:r>
      <w:r w:rsidR="0027430D" w:rsidRPr="00C048E7">
        <w:rPr>
          <w:rFonts w:ascii="Calibri" w:eastAsia="Calibri" w:hAnsi="Calibri" w:cs="Times New Roman"/>
          <w:noProof/>
        </w:rPr>
        <w:t>[62]</w:t>
      </w:r>
      <w:r w:rsidR="0027430D" w:rsidRPr="00C048E7">
        <w:rPr>
          <w:rFonts w:ascii="Calibri" w:eastAsia="Calibri" w:hAnsi="Calibri" w:cs="Times New Roman"/>
        </w:rPr>
        <w:fldChar w:fldCharType="end"/>
      </w:r>
      <w:r w:rsidR="000D76E4" w:rsidRPr="0027430D">
        <w:rPr>
          <w:rFonts w:ascii="Calibri" w:eastAsia="Calibri" w:hAnsi="Calibri" w:cs="Times New Roman"/>
        </w:rPr>
        <w:t xml:space="preserve">.  </w:t>
      </w:r>
      <w:r w:rsidR="00573227" w:rsidRPr="0027430D">
        <w:rPr>
          <w:rFonts w:ascii="Calibri" w:eastAsia="Calibri" w:hAnsi="Calibri" w:cs="Times New Roman"/>
        </w:rPr>
        <w:t>S</w:t>
      </w:r>
      <w:r w:rsidR="000D76E4" w:rsidRPr="009C45D1">
        <w:rPr>
          <w:rFonts w:ascii="Calibri" w:eastAsia="Calibri" w:hAnsi="Calibri" w:cs="Times New Roman"/>
        </w:rPr>
        <w:t>in</w:t>
      </w:r>
      <w:r w:rsidR="000D76E4" w:rsidRPr="0070069A">
        <w:rPr>
          <w:rFonts w:ascii="Calibri" w:eastAsia="Calibri" w:hAnsi="Calibri" w:cs="Times New Roman"/>
        </w:rPr>
        <w:t xml:space="preserve">ce the average mouse heart rate is </w:t>
      </w:r>
      <w:r w:rsidR="008D6386">
        <w:rPr>
          <w:rFonts w:ascii="Calibri" w:eastAsia="Calibri" w:hAnsi="Calibri" w:cs="Times New Roman"/>
        </w:rPr>
        <w:t>approximately</w:t>
      </w:r>
      <w:r w:rsidR="008D6386" w:rsidRPr="0070069A">
        <w:rPr>
          <w:rFonts w:ascii="Calibri" w:eastAsia="Calibri" w:hAnsi="Calibri" w:cs="Times New Roman"/>
        </w:rPr>
        <w:t xml:space="preserve"> </w:t>
      </w:r>
      <w:r w:rsidR="000D76E4" w:rsidRPr="0070069A">
        <w:rPr>
          <w:rFonts w:ascii="Calibri" w:eastAsia="Calibri" w:hAnsi="Calibri" w:cs="Times New Roman"/>
        </w:rPr>
        <w:t>8 times that of a human</w:t>
      </w:r>
      <w:r w:rsidR="00573227">
        <w:rPr>
          <w:rFonts w:ascii="Calibri" w:eastAsia="Calibri" w:hAnsi="Calibri" w:cs="Times New Roman"/>
        </w:rPr>
        <w:t xml:space="preserve">, </w:t>
      </w:r>
      <w:r w:rsidR="003314F3" w:rsidRPr="0070069A">
        <w:rPr>
          <w:rFonts w:ascii="Calibri" w:eastAsia="Calibri" w:hAnsi="Calibri" w:cs="Times New Roman"/>
        </w:rPr>
        <w:t xml:space="preserve">an </w:t>
      </w:r>
      <w:r w:rsidR="000D76E4" w:rsidRPr="0070069A">
        <w:rPr>
          <w:rFonts w:ascii="Calibri" w:eastAsia="Calibri" w:hAnsi="Calibri" w:cs="Times New Roman"/>
        </w:rPr>
        <w:t xml:space="preserve">8s segment would be equivalent to the </w:t>
      </w:r>
      <w:r w:rsidR="003D4CF1" w:rsidRPr="0070069A">
        <w:rPr>
          <w:rFonts w:ascii="Calibri" w:eastAsia="Calibri" w:hAnsi="Calibri" w:cs="Times New Roman"/>
        </w:rPr>
        <w:t xml:space="preserve">standard </w:t>
      </w:r>
      <w:r w:rsidR="000D76E4" w:rsidRPr="0070069A">
        <w:rPr>
          <w:rFonts w:ascii="Calibri" w:eastAsia="Calibri" w:hAnsi="Calibri" w:cs="Times New Roman"/>
        </w:rPr>
        <w:t xml:space="preserve">1 minute of recording necessary to detect higher frequency components of human ECG </w:t>
      </w:r>
      <w:r w:rsidR="000D76E4" w:rsidRPr="0070069A">
        <w:rPr>
          <w:rFonts w:ascii="Calibri" w:eastAsia="Calibri" w:hAnsi="Calibri" w:cs="Times New Roman"/>
        </w:rPr>
        <w:fldChar w:fldCharType="begin"/>
      </w:r>
      <w:r w:rsidR="004F45D6">
        <w:rPr>
          <w:rFonts w:ascii="Calibri" w:eastAsia="Calibri" w:hAnsi="Calibri" w:cs="Times New Roman"/>
        </w:rPr>
        <w:instrText xml:space="preserve"> ADDIN EN.CITE &lt;EndNote&gt;&lt;Cite&gt;&lt;Author&gt;Malik&lt;/Author&gt;&lt;Year&gt;1996&lt;/Year&gt;&lt;RecNum&gt;3689&lt;/RecNum&gt;&lt;IDText&gt;Heart rate variability: standards of measurement, physiological interpretation and clinical use. Task Force of the European Society of Cardiology and the North American Society of Pacing and Electrophysiology&lt;/IDText&gt;&lt;DisplayText&gt;[41]&lt;/DisplayText&gt;&lt;record&gt;&lt;rec-number&gt;3689&lt;/rec-number&gt;&lt;foreign-keys&gt;&lt;key app="EN" db-id="tfdwx2vrx2pvrnezft05pwf0f2xxer52d552" timestamp="1525617182" guid="7edac42a-9093-4d28-b0f5-929d7eb23e12"&gt;3689&lt;/key&gt;&lt;/foreign-keys&gt;&lt;ref-type name="Journal Article"&gt;17&lt;/ref-type&gt;&lt;contributors&gt;&lt;authors&gt;&lt;author&gt;Malik,Marek&lt;/author&gt;&lt;/authors&gt;&lt;/contributors&gt;&lt;titles&gt;&lt;title&gt;Heart rate variability: standards of measurement, physiological interpretation and clinical use. Task Force of the European Society of Cardiology and the North American Society of Pacing and Electrophysiology&lt;/title&gt;&lt;secondary-title&gt;Circulation&lt;/secondary-title&gt;&lt;/titles&gt;&lt;periodical&gt;&lt;full-title&gt;Circulation&lt;/full-title&gt;&lt;/periodical&gt;&lt;pages&gt;1043-65&lt;/pages&gt;&lt;volume&gt;93&lt;/volume&gt;&lt;number&gt;5&lt;/number&gt;&lt;keywords&gt;&lt;keyword&gt;Diabetic Neuropathies/diagnosis&lt;/keyword&gt;&lt;keyword&gt;Electrocardiography&lt;/keyword&gt;&lt;keyword&gt;Heart Rate/*physiology&lt;/keyword&gt;&lt;keyword&gt;Humans&lt;/keyword&gt;&lt;keyword&gt;Methods&lt;/keyword&gt;&lt;keyword&gt;Myocardial Infarction/diagnosis&lt;/keyword&gt;&lt;keyword&gt;Reproducibility of Results&lt;/keyword&gt;&lt;/keywords&gt;&lt;dates&gt;&lt;year&gt;1996&lt;/year&gt;&lt;pub-dates&gt;&lt;date&gt;Mar 1&lt;/date&gt;&lt;/pub-dates&gt;&lt;/dates&gt;&lt;isbn&gt;0009-7322 (Print)&amp;#xD;0009-7322 (Linking)&lt;/isbn&gt;&lt;accession-num&gt;8598068&lt;/accession-num&gt;&lt;urls&gt;&lt;related-urls&gt;&lt;url&gt;https://www.ncbi.nlm.nih.gov/pubmed/8598068&lt;/url&gt;&lt;/related-urls&gt;&lt;/urls&gt;&lt;/record&gt;&lt;/Cite&gt;&lt;/EndNote&gt;</w:instrText>
      </w:r>
      <w:r w:rsidR="000D76E4" w:rsidRPr="0070069A">
        <w:rPr>
          <w:rFonts w:ascii="Calibri" w:eastAsia="Calibri" w:hAnsi="Calibri" w:cs="Times New Roman"/>
        </w:rPr>
        <w:fldChar w:fldCharType="separate"/>
      </w:r>
      <w:r w:rsidR="004F45D6">
        <w:rPr>
          <w:rFonts w:ascii="Calibri" w:eastAsia="Calibri" w:hAnsi="Calibri" w:cs="Times New Roman"/>
          <w:noProof/>
        </w:rPr>
        <w:t>[41]</w:t>
      </w:r>
      <w:r w:rsidR="000D76E4" w:rsidRPr="0070069A">
        <w:rPr>
          <w:rFonts w:ascii="Calibri" w:eastAsia="Calibri" w:hAnsi="Calibri" w:cs="Times New Roman"/>
        </w:rPr>
        <w:fldChar w:fldCharType="end"/>
      </w:r>
      <w:r w:rsidR="000D76E4" w:rsidRPr="0070069A">
        <w:rPr>
          <w:rFonts w:ascii="Calibri" w:eastAsia="Calibri" w:hAnsi="Calibri" w:cs="Times New Roman"/>
        </w:rPr>
        <w:t xml:space="preserve">. </w:t>
      </w:r>
      <w:r w:rsidR="00F73152" w:rsidRPr="0070069A">
        <w:rPr>
          <w:rFonts w:ascii="Calibri" w:eastAsia="Calibri" w:hAnsi="Calibri" w:cs="Times New Roman"/>
        </w:rPr>
        <w:t>Here, simulation shows that periodograms from very short segments of ECG are similar to that of conventional 1</w:t>
      </w:r>
      <w:r w:rsidR="00707C97" w:rsidRPr="0070069A">
        <w:rPr>
          <w:rFonts w:ascii="Calibri" w:eastAsia="Calibri" w:hAnsi="Calibri" w:cs="Times New Roman"/>
        </w:rPr>
        <w:t>-</w:t>
      </w:r>
      <w:r w:rsidR="00F73152" w:rsidRPr="0070069A">
        <w:rPr>
          <w:rFonts w:ascii="Calibri" w:eastAsia="Calibri" w:hAnsi="Calibri" w:cs="Times New Roman"/>
        </w:rPr>
        <w:t xml:space="preserve">minute records (Figure </w:t>
      </w:r>
      <w:r w:rsidR="00BC481A" w:rsidRPr="0070069A">
        <w:rPr>
          <w:rFonts w:ascii="Calibri" w:eastAsia="Calibri" w:hAnsi="Calibri" w:cs="Times New Roman"/>
        </w:rPr>
        <w:t>2A</w:t>
      </w:r>
      <w:r w:rsidR="00F73152" w:rsidRPr="0070069A">
        <w:rPr>
          <w:rFonts w:ascii="Calibri" w:eastAsia="Calibri" w:hAnsi="Calibri" w:cs="Times New Roman"/>
        </w:rPr>
        <w:t xml:space="preserve">), and these data themselves </w:t>
      </w:r>
      <w:r w:rsidR="00700502" w:rsidRPr="0070069A">
        <w:rPr>
          <w:rFonts w:ascii="Calibri" w:eastAsia="Calibri" w:hAnsi="Calibri" w:cs="Times New Roman"/>
        </w:rPr>
        <w:t>and this approach may be of field interest</w:t>
      </w:r>
      <w:r w:rsidR="00F73152" w:rsidRPr="0070069A">
        <w:rPr>
          <w:rFonts w:ascii="Calibri" w:eastAsia="Calibri" w:hAnsi="Calibri" w:cs="Times New Roman"/>
        </w:rPr>
        <w:t xml:space="preserve">.   </w:t>
      </w:r>
      <w:r w:rsidR="005F5FA4" w:rsidRPr="0070069A">
        <w:rPr>
          <w:rFonts w:ascii="Calibri" w:eastAsia="Calibri" w:hAnsi="Calibri" w:cs="Times New Roman"/>
        </w:rPr>
        <w:t xml:space="preserve">In terms of the </w:t>
      </w:r>
      <w:r w:rsidR="005F5FA4" w:rsidRPr="00C60485">
        <w:rPr>
          <w:rFonts w:ascii="Calibri" w:eastAsia="Calibri" w:hAnsi="Calibri" w:cs="Times New Roman"/>
        </w:rPr>
        <w:t xml:space="preserve">response to </w:t>
      </w:r>
      <w:r w:rsidR="009A20D2" w:rsidRPr="00C60485">
        <w:rPr>
          <w:rFonts w:ascii="Calibri" w:eastAsia="Calibri" w:hAnsi="Calibri" w:cs="Times New Roman"/>
        </w:rPr>
        <w:t>temperature, we did not see an overall effect on HRV, probably because temperature typically effects the low frequency powers, beyond the scope of ultra-short</w:t>
      </w:r>
      <w:r w:rsidR="00573227">
        <w:rPr>
          <w:rFonts w:ascii="Calibri" w:eastAsia="Calibri" w:hAnsi="Calibri" w:cs="Times New Roman"/>
        </w:rPr>
        <w:t>-</w:t>
      </w:r>
      <w:r w:rsidR="009A20D2" w:rsidRPr="00C60485">
        <w:rPr>
          <w:rFonts w:ascii="Calibri" w:eastAsia="Calibri" w:hAnsi="Calibri" w:cs="Times New Roman"/>
        </w:rPr>
        <w:t>range recordi</w:t>
      </w:r>
      <w:r w:rsidR="009A20D2" w:rsidRPr="002D16AE">
        <w:rPr>
          <w:rFonts w:ascii="Calibri" w:eastAsia="Calibri" w:hAnsi="Calibri" w:cs="Times New Roman"/>
        </w:rPr>
        <w:t>ng</w:t>
      </w:r>
      <w:r w:rsidR="002D16AE" w:rsidRPr="002D16AE">
        <w:rPr>
          <w:rFonts w:ascii="Calibri" w:eastAsia="Calibri" w:hAnsi="Calibri" w:cs="Times New Roman"/>
        </w:rPr>
        <w:t xml:space="preserve"> </w:t>
      </w:r>
      <w:r w:rsidR="002D16AE" w:rsidRPr="002D16AE">
        <w:rPr>
          <w:color w:val="000000" w:themeColor="text1"/>
        </w:rPr>
        <w:fldChar w:fldCharType="begin"/>
      </w:r>
      <w:r w:rsidR="004F45D6">
        <w:rPr>
          <w:color w:val="000000" w:themeColor="text1"/>
        </w:rPr>
        <w:instrText xml:space="preserve"> ADDIN EN.CITE &lt;EndNote&gt;&lt;Cite&gt;&lt;Author&gt;Fleisher&lt;/Author&gt;&lt;Year&gt;1996&lt;/Year&gt;&lt;RecNum&gt;24&lt;/RecNum&gt;&lt;DisplayText&gt;[45]&lt;/DisplayText&gt;&lt;record&gt;&lt;rec-number&gt;24&lt;/rec-number&gt;&lt;foreign-keys&gt;&lt;key app="EN" db-id="zv050fpxo9rzv0ep5vexrf560wrwfpwxazde" timestamp="1644872802"&gt;24&lt;/key&gt;&lt;/foreign-keys&gt;&lt;ref-type name="Journal Article"&gt;17&lt;/ref-type&gt;&lt;contributors&gt;&lt;authors&gt;&lt;author&gt;Fleisher, L. A.&lt;/author&gt;&lt;author&gt;Frank, S. M.&lt;/author&gt;&lt;author&gt;Sessler, D. I.&lt;/author&gt;&lt;author&gt;Cheng, C.&lt;/author&gt;&lt;author&gt;Matsukawa, T.&lt;/author&gt;&lt;author&gt;Vannier, C. A.&lt;/author&gt;&lt;/authors&gt;&lt;/contributors&gt;&lt;auth-address&gt;Department of Anaesthesiology, Johns Hopkins University School of Medicine, Baltimore, MD 21287, USA.&lt;/auth-address&gt;&lt;titles&gt;&lt;title&gt;Thermoregulation and heart rate variability&lt;/title&gt;&lt;secondary-title&gt;Clin Sci (Lond)&lt;/secondary-title&gt;&lt;/titles&gt;&lt;periodical&gt;&lt;full-title&gt;Clin Sci (Lond)&lt;/full-title&gt;&lt;/periodical&gt;&lt;pages&gt;97-103&lt;/pages&gt;&lt;volume&gt;90&lt;/volume&gt;&lt;number&gt;2&lt;/number&gt;&lt;edition&gt;1996/02/01&lt;/edition&gt;&lt;keywords&gt;&lt;keyword&gt;Adult&lt;/keyword&gt;&lt;keyword&gt;Body Temperature Regulation/*physiology&lt;/keyword&gt;&lt;keyword&gt;Heart Rate/*physiology&lt;/keyword&gt;&lt;keyword&gt;Humans&lt;/keyword&gt;&lt;keyword&gt;Hypothermia, Induced&lt;/keyword&gt;&lt;keyword&gt;Male&lt;/keyword&gt;&lt;keyword&gt;Shivering&lt;/keyword&gt;&lt;keyword&gt;Vasoconstriction&lt;/keyword&gt;&lt;/keywords&gt;&lt;dates&gt;&lt;year&gt;1996&lt;/year&gt;&lt;pub-dates&gt;&lt;date&gt;Feb&lt;/date&gt;&lt;/pub-dates&gt;&lt;/dates&gt;&lt;isbn&gt;0143-5221 (Print)&amp;#xD;0143-5221&lt;/isbn&gt;&lt;accession-num&gt;8829887&lt;/accession-num&gt;&lt;urls&gt;&lt;/urls&gt;&lt;electronic-resource-num&gt;10.1042/cs0900097&lt;/electronic-resource-num&gt;&lt;remote-database-provider&gt;NLM&lt;/remote-database-provider&gt;&lt;language&gt;eng&lt;/language&gt;&lt;/record&gt;&lt;/Cite&gt;&lt;/EndNote&gt;</w:instrText>
      </w:r>
      <w:r w:rsidR="002D16AE" w:rsidRPr="002D16AE">
        <w:rPr>
          <w:color w:val="000000" w:themeColor="text1"/>
        </w:rPr>
        <w:fldChar w:fldCharType="separate"/>
      </w:r>
      <w:r w:rsidR="004F45D6">
        <w:rPr>
          <w:noProof/>
          <w:color w:val="000000" w:themeColor="text1"/>
        </w:rPr>
        <w:t>[45]</w:t>
      </w:r>
      <w:r w:rsidR="002D16AE" w:rsidRPr="002D16AE">
        <w:rPr>
          <w:color w:val="000000" w:themeColor="text1"/>
        </w:rPr>
        <w:fldChar w:fldCharType="end"/>
      </w:r>
      <w:r w:rsidR="009A20D2" w:rsidRPr="002D16AE">
        <w:rPr>
          <w:rFonts w:ascii="Calibri" w:eastAsia="Calibri" w:hAnsi="Calibri" w:cs="Times New Roman"/>
        </w:rPr>
        <w:t>,</w:t>
      </w:r>
      <w:r w:rsidR="009A20D2" w:rsidRPr="00C60485">
        <w:rPr>
          <w:rFonts w:ascii="Calibri" w:eastAsia="Calibri" w:hAnsi="Calibri" w:cs="Times New Roman"/>
        </w:rPr>
        <w:t xml:space="preserve"> however, GSK2193874 did significantly alter </w:t>
      </w:r>
      <w:r w:rsidR="00573227">
        <w:rPr>
          <w:rFonts w:ascii="Calibri" w:eastAsia="Calibri" w:hAnsi="Calibri" w:cs="Times New Roman"/>
        </w:rPr>
        <w:t xml:space="preserve">overall </w:t>
      </w:r>
      <w:r w:rsidR="009A20D2" w:rsidRPr="00C60485">
        <w:rPr>
          <w:rFonts w:ascii="Calibri" w:eastAsia="Calibri" w:hAnsi="Calibri" w:cs="Times New Roman"/>
        </w:rPr>
        <w:t>frequency power</w:t>
      </w:r>
      <w:r w:rsidR="00B5387E">
        <w:rPr>
          <w:rFonts w:ascii="Calibri" w:eastAsia="Calibri" w:hAnsi="Calibri" w:cs="Times New Roman"/>
        </w:rPr>
        <w:t xml:space="preserve"> curves</w:t>
      </w:r>
      <w:r w:rsidR="009A20D2" w:rsidRPr="00C60485">
        <w:rPr>
          <w:rFonts w:ascii="Calibri" w:eastAsia="Calibri" w:hAnsi="Calibri" w:cs="Times New Roman"/>
        </w:rPr>
        <w:t xml:space="preserve">.    </w:t>
      </w:r>
    </w:p>
    <w:p w14:paraId="3D019FDD" w14:textId="3B3DE332" w:rsidR="009C6770" w:rsidRPr="0070069A" w:rsidRDefault="009C6770" w:rsidP="00707C97">
      <w:pPr>
        <w:spacing w:line="360" w:lineRule="auto"/>
        <w:jc w:val="both"/>
        <w:rPr>
          <w:rFonts w:ascii="Calibri" w:eastAsia="Calibri" w:hAnsi="Calibri" w:cs="Times New Roman"/>
        </w:rPr>
      </w:pPr>
    </w:p>
    <w:p w14:paraId="5041C63C" w14:textId="0D3258B5" w:rsidR="009C6770" w:rsidRPr="0070069A" w:rsidRDefault="009C6770" w:rsidP="00707C97">
      <w:pPr>
        <w:spacing w:line="360" w:lineRule="auto"/>
        <w:jc w:val="both"/>
        <w:rPr>
          <w:rFonts w:ascii="Calibri" w:eastAsia="Calibri" w:hAnsi="Calibri" w:cs="Times New Roman"/>
          <w:i/>
          <w:iCs/>
        </w:rPr>
      </w:pPr>
      <w:r w:rsidRPr="0070069A">
        <w:rPr>
          <w:rFonts w:ascii="Calibri" w:eastAsia="Calibri" w:hAnsi="Calibri" w:cs="Times New Roman"/>
          <w:i/>
          <w:iCs/>
        </w:rPr>
        <w:t>Limitations</w:t>
      </w:r>
    </w:p>
    <w:p w14:paraId="3F57A248" w14:textId="04413A87" w:rsidR="00517491" w:rsidRPr="00C60485" w:rsidRDefault="00FF5821" w:rsidP="006B15DD">
      <w:pPr>
        <w:spacing w:line="360" w:lineRule="auto"/>
        <w:jc w:val="both"/>
        <w:rPr>
          <w:shd w:val="clear" w:color="auto" w:fill="FFFFFF"/>
        </w:rPr>
      </w:pPr>
      <w:r>
        <w:rPr>
          <w:rFonts w:ascii="Calibri" w:eastAsia="Calibri" w:hAnsi="Calibri" w:cs="Times New Roman"/>
        </w:rPr>
        <w:t>W</w:t>
      </w:r>
      <w:r w:rsidR="00250787" w:rsidRPr="0070069A">
        <w:rPr>
          <w:rFonts w:ascii="Calibri" w:eastAsia="Calibri" w:hAnsi="Calibri" w:cs="Times New Roman"/>
        </w:rPr>
        <w:t>e measure</w:t>
      </w:r>
      <w:r w:rsidR="00E41840">
        <w:rPr>
          <w:rFonts w:ascii="Calibri" w:eastAsia="Calibri" w:hAnsi="Calibri" w:cs="Times New Roman"/>
        </w:rPr>
        <w:t>d</w:t>
      </w:r>
      <w:r w:rsidR="00250787" w:rsidRPr="0070069A">
        <w:rPr>
          <w:rFonts w:ascii="Calibri" w:eastAsia="Calibri" w:hAnsi="Calibri" w:cs="Times New Roman"/>
        </w:rPr>
        <w:t xml:space="preserve"> only ambient temperature and not core temperature.  We felt that the loss of this important information was necessary to avoid the disturbance of rectal thermocouple of mice in the non-invasive recording equipment.  </w:t>
      </w:r>
      <w:r w:rsidR="003A63D5" w:rsidRPr="0070069A">
        <w:rPr>
          <w:rFonts w:ascii="Calibri" w:eastAsia="Calibri" w:hAnsi="Calibri" w:cs="Times New Roman"/>
        </w:rPr>
        <w:t xml:space="preserve">Also, </w:t>
      </w:r>
      <w:r w:rsidR="00371C4E">
        <w:rPr>
          <w:rFonts w:ascii="Calibri" w:eastAsia="Calibri" w:hAnsi="Calibri" w:cs="Times New Roman"/>
        </w:rPr>
        <w:t>we used</w:t>
      </w:r>
      <w:r w:rsidR="003A63D5" w:rsidRPr="0070069A">
        <w:rPr>
          <w:rFonts w:ascii="Calibri" w:eastAsia="Calibri" w:hAnsi="Calibri" w:cs="Times New Roman"/>
        </w:rPr>
        <w:t xml:space="preserve"> sedation </w:t>
      </w:r>
      <w:r w:rsidR="00371C4E">
        <w:rPr>
          <w:rFonts w:ascii="Calibri" w:eastAsia="Calibri" w:hAnsi="Calibri" w:cs="Times New Roman"/>
        </w:rPr>
        <w:t xml:space="preserve">that </w:t>
      </w:r>
      <w:r w:rsidR="003A63D5" w:rsidRPr="0070069A">
        <w:rPr>
          <w:rFonts w:ascii="Calibri" w:eastAsia="Calibri" w:hAnsi="Calibri" w:cs="Times New Roman"/>
        </w:rPr>
        <w:t xml:space="preserve">could influence </w:t>
      </w:r>
      <w:r w:rsidR="003A63D5" w:rsidRPr="0070069A">
        <w:rPr>
          <w:rFonts w:ascii="Calibri" w:eastAsia="Calibri" w:hAnsi="Calibri" w:cs="Times New Roman"/>
        </w:rPr>
        <w:lastRenderedPageBreak/>
        <w:t>the whole animal response</w:t>
      </w:r>
      <w:r w:rsidR="00E41840">
        <w:rPr>
          <w:rFonts w:ascii="Calibri" w:eastAsia="Calibri" w:hAnsi="Calibri" w:cs="Times New Roman"/>
        </w:rPr>
        <w:t xml:space="preserve">s and </w:t>
      </w:r>
      <w:r w:rsidR="009B11B6" w:rsidRPr="0070069A">
        <w:rPr>
          <w:rFonts w:ascii="Calibri" w:eastAsia="Calibri" w:hAnsi="Calibri" w:cs="Times New Roman"/>
        </w:rPr>
        <w:t xml:space="preserve">only </w:t>
      </w:r>
      <w:r w:rsidR="009B11B6" w:rsidRPr="0070069A">
        <w:rPr>
          <w:rFonts w:ascii="Calibri" w:eastAsia="Calibri" w:hAnsi="Calibri" w:cs="Times New Roman"/>
          <w:i/>
          <w:iCs/>
        </w:rPr>
        <w:t>female mice</w:t>
      </w:r>
      <w:r w:rsidR="00371C4E">
        <w:rPr>
          <w:rFonts w:ascii="Calibri" w:eastAsia="Calibri" w:hAnsi="Calibri" w:cs="Times New Roman"/>
        </w:rPr>
        <w:t xml:space="preserve">, unlike </w:t>
      </w:r>
      <w:r w:rsidR="00366604">
        <w:rPr>
          <w:rFonts w:ascii="Calibri" w:eastAsia="Calibri" w:hAnsi="Calibri" w:cs="Times New Roman"/>
        </w:rPr>
        <w:t>many</w:t>
      </w:r>
      <w:r w:rsidR="00741827" w:rsidRPr="00C60485">
        <w:rPr>
          <w:shd w:val="clear" w:color="auto" w:fill="FFFFFF"/>
        </w:rPr>
        <w:t xml:space="preserve"> males only</w:t>
      </w:r>
      <w:r w:rsidR="00371C4E">
        <w:rPr>
          <w:shd w:val="clear" w:color="auto" w:fill="FFFFFF"/>
        </w:rPr>
        <w:t xml:space="preserve"> studies</w:t>
      </w:r>
      <w:r w:rsidR="00371C4E" w:rsidRPr="00C60485">
        <w:rPr>
          <w:shd w:val="clear" w:color="auto" w:fill="FFFFFF"/>
        </w:rPr>
        <w:t xml:space="preserve"> </w:t>
      </w:r>
      <w:r w:rsidR="00371C4E" w:rsidRPr="00C60485">
        <w:rPr>
          <w:shd w:val="clear" w:color="auto" w:fill="FFFFFF"/>
        </w:rPr>
        <w:fldChar w:fldCharType="begin">
          <w:fldData xml:space="preserve">PEVuZE5vdGU+PENpdGU+PEF1dGhvcj5QYW5rZXk8L0F1dGhvcj48WWVhcj4yMDE0PC9ZZWFyPjxS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</w:fldData>
        </w:fldChar>
      </w:r>
      <w:r w:rsidR="004F45D6">
        <w:rPr>
          <w:shd w:val="clear" w:color="auto" w:fill="FFFFFF"/>
        </w:rPr>
        <w:instrText xml:space="preserve"> ADDIN EN.CITE </w:instrText>
      </w:r>
      <w:r w:rsidR="004F45D6">
        <w:rPr>
          <w:shd w:val="clear" w:color="auto" w:fill="FFFFFF"/>
        </w:rPr>
        <w:fldChar w:fldCharType="begin">
          <w:fldData xml:space="preserve">PEVuZE5vdGU+PENpdGU+PEF1dGhvcj5QYW5rZXk8L0F1dGhvcj48WWVhcj4yMDE0PC9ZZWFyPjxS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</w:fldData>
        </w:fldChar>
      </w:r>
      <w:r w:rsidR="004F45D6">
        <w:rPr>
          <w:shd w:val="clear" w:color="auto" w:fill="FFFFFF"/>
        </w:rPr>
        <w:instrText xml:space="preserve"> ADDIN EN.CITE.DATA </w:instrText>
      </w:r>
      <w:r w:rsidR="004F45D6">
        <w:rPr>
          <w:shd w:val="clear" w:color="auto" w:fill="FFFFFF"/>
        </w:rPr>
      </w:r>
      <w:r w:rsidR="004F45D6">
        <w:rPr>
          <w:shd w:val="clear" w:color="auto" w:fill="FFFFFF"/>
        </w:rPr>
        <w:fldChar w:fldCharType="end"/>
      </w:r>
      <w:r w:rsidR="00371C4E" w:rsidRPr="00C60485">
        <w:rPr>
          <w:shd w:val="clear" w:color="auto" w:fill="FFFFFF"/>
        </w:rPr>
      </w:r>
      <w:r w:rsidR="00371C4E" w:rsidRPr="00C60485">
        <w:rPr>
          <w:shd w:val="clear" w:color="auto" w:fill="FFFFFF"/>
        </w:rPr>
        <w:fldChar w:fldCharType="separate"/>
      </w:r>
      <w:r w:rsidR="004F45D6">
        <w:rPr>
          <w:noProof/>
          <w:shd w:val="clear" w:color="auto" w:fill="FFFFFF"/>
        </w:rPr>
        <w:t>[23, 34]</w:t>
      </w:r>
      <w:r w:rsidR="00371C4E" w:rsidRPr="00C60485">
        <w:rPr>
          <w:shd w:val="clear" w:color="auto" w:fill="FFFFFF"/>
        </w:rPr>
        <w:fldChar w:fldCharType="end"/>
      </w:r>
      <w:r w:rsidR="00371C4E">
        <w:rPr>
          <w:shd w:val="clear" w:color="auto" w:fill="FFFFFF"/>
        </w:rPr>
        <w:t>.</w:t>
      </w:r>
      <w:r w:rsidR="00741827" w:rsidRPr="00C60485">
        <w:rPr>
          <w:shd w:val="clear" w:color="auto" w:fill="FFFFFF"/>
        </w:rPr>
        <w:t xml:space="preserve">  Furthermore, to keep the study manageable, we opted for a one antagonist dose study rather than a full </w:t>
      </w:r>
      <w:r w:rsidR="00741827" w:rsidRPr="00C048E7">
        <w:rPr>
          <w:i/>
          <w:iCs/>
          <w:shd w:val="clear" w:color="auto" w:fill="FFFFFF"/>
        </w:rPr>
        <w:t>in vivo</w:t>
      </w:r>
      <w:r w:rsidR="00741827" w:rsidRPr="00C60485">
        <w:rPr>
          <w:shd w:val="clear" w:color="auto" w:fill="FFFFFF"/>
        </w:rPr>
        <w:t xml:space="preserve"> </w:t>
      </w:r>
      <w:r w:rsidR="00742569">
        <w:rPr>
          <w:shd w:val="clear" w:color="auto" w:fill="FFFFFF"/>
        </w:rPr>
        <w:t>DRC</w:t>
      </w:r>
      <w:r w:rsidR="0038122F" w:rsidRPr="0070069A">
        <w:rPr>
          <w:rFonts w:ascii="Calibri" w:eastAsia="Calibri" w:hAnsi="Calibri" w:cs="Times New Roman"/>
        </w:rPr>
        <w:t xml:space="preserve">, </w:t>
      </w:r>
      <w:r w:rsidR="00371C4E">
        <w:rPr>
          <w:rFonts w:ascii="Calibri" w:eastAsia="Calibri" w:hAnsi="Calibri" w:cs="Times New Roman"/>
        </w:rPr>
        <w:t>which</w:t>
      </w:r>
      <w:r w:rsidR="0038122F" w:rsidRPr="00C60485">
        <w:rPr>
          <w:shd w:val="clear" w:color="auto" w:fill="FFFFFF"/>
        </w:rPr>
        <w:t xml:space="preserve"> would have been useful.   </w:t>
      </w:r>
      <w:r w:rsidR="00517491" w:rsidRPr="00C60485">
        <w:rPr>
          <w:shd w:val="clear" w:color="auto" w:fill="FFFFFF"/>
        </w:rPr>
        <w:t xml:space="preserve">It is difficult to predict accurately the local concentration that an ion channel will “see” when a drug given systemically will reach, but if we assume that </w:t>
      </w:r>
      <w:r w:rsidR="00517491" w:rsidRPr="0070069A">
        <w:rPr>
          <w:rFonts w:ascii="Calibri" w:eastAsia="Calibri" w:hAnsi="Calibri" w:cs="Times New Roman"/>
        </w:rPr>
        <w:t>GSK2193874 has a typical volume of distribution of between 1 and 10L/kg, our 300</w:t>
      </w:r>
      <w:r w:rsidR="00517491" w:rsidRPr="0070069A">
        <w:rPr>
          <w:rFonts w:ascii="Calibri" w:eastAsia="Calibri" w:hAnsi="Calibri" w:cs="Times New Roman"/>
        </w:rPr>
        <w:sym w:font="Symbol" w:char="F06D"/>
      </w:r>
      <w:r w:rsidR="00517491" w:rsidRPr="0070069A">
        <w:rPr>
          <w:rFonts w:ascii="Calibri" w:eastAsia="Calibri" w:hAnsi="Calibri" w:cs="Times New Roman"/>
        </w:rPr>
        <w:t xml:space="preserve">g/kg dose would translate to approximately 40 to 400nM, </w:t>
      </w:r>
      <w:r w:rsidR="00E41840">
        <w:rPr>
          <w:rFonts w:ascii="Calibri" w:eastAsia="Calibri" w:hAnsi="Calibri" w:cs="Times New Roman"/>
        </w:rPr>
        <w:t>in the order of the</w:t>
      </w:r>
      <w:r w:rsidR="00517491" w:rsidRPr="0070069A">
        <w:rPr>
          <w:rFonts w:ascii="Calibri" w:eastAsia="Calibri" w:hAnsi="Calibri" w:cs="Times New Roman"/>
        </w:rPr>
        <w:t xml:space="preserve"> maximal dose for GSK2193874 on TRPV4 channels </w:t>
      </w:r>
      <w:r w:rsidR="00517491" w:rsidRPr="0070069A">
        <w:rPr>
          <w:rFonts w:ascii="Calibri" w:eastAsia="Calibri" w:hAnsi="Calibri" w:cs="Times New Roman"/>
        </w:rPr>
        <w:fldChar w:fldCharType="begin">
          <w:fldData xml:space="preserve">PEVuZE5vdGU+PENpdGU+PEF1dGhvcj5UaG9ybmVsb2U8L0F1dGhvcj48WWVhcj4yMDEyPC9ZZWFy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</w:fldData>
        </w:fldChar>
      </w:r>
      <w:r w:rsidR="004F45D6">
        <w:rPr>
          <w:rFonts w:ascii="Calibri" w:eastAsia="Calibri" w:hAnsi="Calibri" w:cs="Times New Roman"/>
        </w:rPr>
        <w:instrText xml:space="preserve"> ADDIN EN.CITE </w:instrText>
      </w:r>
      <w:r w:rsidR="004F45D6">
        <w:rPr>
          <w:rFonts w:ascii="Calibri" w:eastAsia="Calibri" w:hAnsi="Calibri" w:cs="Times New Roman"/>
        </w:rPr>
        <w:fldChar w:fldCharType="begin">
          <w:fldData xml:space="preserve">PEVuZE5vdGU+PENpdGU+PEF1dGhvcj5UaG9ybmVsb2U8L0F1dGhvcj48WWVhcj4yMDEyPC9ZZWFy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</w:fldData>
        </w:fldChar>
      </w:r>
      <w:r w:rsidR="004F45D6">
        <w:rPr>
          <w:rFonts w:ascii="Calibri" w:eastAsia="Calibri" w:hAnsi="Calibri" w:cs="Times New Roman"/>
        </w:rPr>
        <w:instrText xml:space="preserve"> ADDIN EN.CITE.DATA </w:instrText>
      </w:r>
      <w:r w:rsidR="004F45D6">
        <w:rPr>
          <w:rFonts w:ascii="Calibri" w:eastAsia="Calibri" w:hAnsi="Calibri" w:cs="Times New Roman"/>
        </w:rPr>
      </w:r>
      <w:r w:rsidR="004F45D6">
        <w:rPr>
          <w:rFonts w:ascii="Calibri" w:eastAsia="Calibri" w:hAnsi="Calibri" w:cs="Times New Roman"/>
        </w:rPr>
        <w:fldChar w:fldCharType="end"/>
      </w:r>
      <w:r w:rsidR="00517491" w:rsidRPr="0070069A">
        <w:rPr>
          <w:rFonts w:ascii="Calibri" w:eastAsia="Calibri" w:hAnsi="Calibri" w:cs="Times New Roman"/>
        </w:rPr>
      </w:r>
      <w:r w:rsidR="00517491" w:rsidRPr="0070069A">
        <w:rPr>
          <w:rFonts w:ascii="Calibri" w:eastAsia="Calibri" w:hAnsi="Calibri" w:cs="Times New Roman"/>
        </w:rPr>
        <w:fldChar w:fldCharType="separate"/>
      </w:r>
      <w:r w:rsidR="004F45D6">
        <w:rPr>
          <w:rFonts w:ascii="Calibri" w:eastAsia="Calibri" w:hAnsi="Calibri" w:cs="Times New Roman"/>
          <w:noProof/>
        </w:rPr>
        <w:t>[23]</w:t>
      </w:r>
      <w:r w:rsidR="00517491" w:rsidRPr="0070069A">
        <w:rPr>
          <w:rFonts w:ascii="Calibri" w:eastAsia="Calibri" w:hAnsi="Calibri" w:cs="Times New Roman"/>
        </w:rPr>
        <w:fldChar w:fldCharType="end"/>
      </w:r>
      <w:r w:rsidR="00517491" w:rsidRPr="0070069A">
        <w:rPr>
          <w:rFonts w:ascii="Calibri" w:eastAsia="Calibri" w:hAnsi="Calibri" w:cs="Times New Roman"/>
        </w:rPr>
        <w:t>.</w:t>
      </w:r>
      <w:r w:rsidR="00B334D6" w:rsidRPr="0070069A">
        <w:rPr>
          <w:rFonts w:ascii="Calibri" w:eastAsia="Calibri" w:hAnsi="Calibri" w:cs="Times New Roman"/>
        </w:rPr>
        <w:t xml:space="preserve">  </w:t>
      </w:r>
      <w:r w:rsidR="00366604">
        <w:t>Although</w:t>
      </w:r>
      <w:r w:rsidR="00366604" w:rsidRPr="00C60485">
        <w:t xml:space="preserve"> </w:t>
      </w:r>
      <w:r w:rsidR="00366604" w:rsidRPr="0070069A">
        <w:rPr>
          <w:rFonts w:ascii="Calibri" w:eastAsia="Calibri" w:hAnsi="Calibri" w:cs="Times New Roman"/>
        </w:rPr>
        <w:t xml:space="preserve">GSK2193874 </w:t>
      </w:r>
      <w:r w:rsidR="00366604" w:rsidRPr="00C60485">
        <w:t xml:space="preserve">is highly selective for TRPV4 compared to the other 200+ proteins it has been assayed against </w:t>
      </w:r>
      <w:r w:rsidR="00366604" w:rsidRPr="00C60485">
        <w:fldChar w:fldCharType="begin">
          <w:fldData xml:space="preserve">PEVuZE5vdGU+PENpdGU+PEF1dGhvcj5UaG9ybmVsb2U8L0F1dGhvcj48WWVhcj4yMDEyPC9ZZWFy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</w:fldData>
        </w:fldChar>
      </w:r>
      <w:r w:rsidR="004F45D6">
        <w:instrText xml:space="preserve"> ADDIN EN.CITE </w:instrText>
      </w:r>
      <w:r w:rsidR="004F45D6">
        <w:fldChar w:fldCharType="begin">
          <w:fldData xml:space="preserve">PEVuZE5vdGU+PENpdGU+PEF1dGhvcj5UaG9ybmVsb2U8L0F1dGhvcj48WWVhcj4yMDEyPC9ZZWFy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</w:fldData>
        </w:fldChar>
      </w:r>
      <w:r w:rsidR="004F45D6">
        <w:instrText xml:space="preserve"> ADDIN EN.CITE.DATA </w:instrText>
      </w:r>
      <w:r w:rsidR="004F45D6">
        <w:fldChar w:fldCharType="end"/>
      </w:r>
      <w:r w:rsidR="00366604" w:rsidRPr="00C60485">
        <w:fldChar w:fldCharType="separate"/>
      </w:r>
      <w:r w:rsidR="004F45D6">
        <w:rPr>
          <w:noProof/>
        </w:rPr>
        <w:t>[23]</w:t>
      </w:r>
      <w:r w:rsidR="00366604" w:rsidRPr="00C60485">
        <w:fldChar w:fldCharType="end"/>
      </w:r>
      <w:r w:rsidR="00366604">
        <w:t>, r</w:t>
      </w:r>
      <w:r w:rsidR="00B334D6" w:rsidRPr="0070069A">
        <w:rPr>
          <w:rFonts w:ascii="Calibri" w:eastAsia="Calibri" w:hAnsi="Calibri" w:cs="Times New Roman"/>
        </w:rPr>
        <w:t xml:space="preserve">epeating </w:t>
      </w:r>
      <w:r w:rsidR="00366604">
        <w:rPr>
          <w:rFonts w:ascii="Calibri" w:eastAsia="Calibri" w:hAnsi="Calibri" w:cs="Times New Roman"/>
        </w:rPr>
        <w:t>our</w:t>
      </w:r>
      <w:r w:rsidR="00B334D6" w:rsidRPr="0070069A">
        <w:rPr>
          <w:rFonts w:ascii="Calibri" w:eastAsia="Calibri" w:hAnsi="Calibri" w:cs="Times New Roman"/>
        </w:rPr>
        <w:t xml:space="preserve"> studies with TRPV4-/- lines </w:t>
      </w:r>
      <w:r w:rsidR="003F3630" w:rsidRPr="0070069A">
        <w:rPr>
          <w:rFonts w:ascii="Calibri" w:eastAsia="Calibri" w:hAnsi="Calibri" w:cs="Times New Roman"/>
        </w:rPr>
        <w:fldChar w:fldCharType="begin">
          <w:fldData xml:space="preserve">PEVuZE5vdGU+PENpdGU+PEF1dGhvcj5FYXJsZXk8L0F1dGhvcj48WWVhcj4yMDA5PC9ZZWFyPjxS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</w:fldData>
        </w:fldChar>
      </w:r>
      <w:r w:rsidR="004F45D6">
        <w:rPr>
          <w:rFonts w:ascii="Calibri" w:eastAsia="Calibri" w:hAnsi="Calibri" w:cs="Times New Roman"/>
        </w:rPr>
        <w:instrText xml:space="preserve"> ADDIN EN.CITE </w:instrText>
      </w:r>
      <w:r w:rsidR="004F45D6">
        <w:rPr>
          <w:rFonts w:ascii="Calibri" w:eastAsia="Calibri" w:hAnsi="Calibri" w:cs="Times New Roman"/>
        </w:rPr>
        <w:fldChar w:fldCharType="begin">
          <w:fldData xml:space="preserve">PEVuZE5vdGU+PENpdGU+PEF1dGhvcj5FYXJsZXk8L0F1dGhvcj48WWVhcj4yMDA5PC9ZZWFyPjxS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</w:fldData>
        </w:fldChar>
      </w:r>
      <w:r w:rsidR="004F45D6">
        <w:rPr>
          <w:rFonts w:ascii="Calibri" w:eastAsia="Calibri" w:hAnsi="Calibri" w:cs="Times New Roman"/>
        </w:rPr>
        <w:instrText xml:space="preserve"> ADDIN EN.CITE.DATA </w:instrText>
      </w:r>
      <w:r w:rsidR="004F45D6">
        <w:rPr>
          <w:rFonts w:ascii="Calibri" w:eastAsia="Calibri" w:hAnsi="Calibri" w:cs="Times New Roman"/>
        </w:rPr>
      </w:r>
      <w:r w:rsidR="004F45D6">
        <w:rPr>
          <w:rFonts w:ascii="Calibri" w:eastAsia="Calibri" w:hAnsi="Calibri" w:cs="Times New Roman"/>
        </w:rPr>
        <w:fldChar w:fldCharType="end"/>
      </w:r>
      <w:r w:rsidR="003F3630" w:rsidRPr="0070069A">
        <w:rPr>
          <w:rFonts w:ascii="Calibri" w:eastAsia="Calibri" w:hAnsi="Calibri" w:cs="Times New Roman"/>
        </w:rPr>
      </w:r>
      <w:r w:rsidR="003F3630" w:rsidRPr="0070069A">
        <w:rPr>
          <w:rFonts w:ascii="Calibri" w:eastAsia="Calibri" w:hAnsi="Calibri" w:cs="Times New Roman"/>
        </w:rPr>
        <w:fldChar w:fldCharType="separate"/>
      </w:r>
      <w:r w:rsidR="004F45D6">
        <w:rPr>
          <w:rFonts w:ascii="Calibri" w:eastAsia="Calibri" w:hAnsi="Calibri" w:cs="Times New Roman"/>
          <w:noProof/>
        </w:rPr>
        <w:t>[31]</w:t>
      </w:r>
      <w:r w:rsidR="003F3630" w:rsidRPr="0070069A">
        <w:rPr>
          <w:rFonts w:ascii="Calibri" w:eastAsia="Calibri" w:hAnsi="Calibri" w:cs="Times New Roman"/>
        </w:rPr>
        <w:fldChar w:fldCharType="end"/>
      </w:r>
      <w:r w:rsidR="00B334D6" w:rsidRPr="0070069A">
        <w:rPr>
          <w:rFonts w:ascii="Calibri" w:eastAsia="Calibri" w:hAnsi="Calibri" w:cs="Times New Roman"/>
        </w:rPr>
        <w:t xml:space="preserve"> would be the only way to confirm with </w:t>
      </w:r>
      <w:r w:rsidR="003F3630" w:rsidRPr="0070069A">
        <w:rPr>
          <w:rFonts w:ascii="Calibri" w:eastAsia="Calibri" w:hAnsi="Calibri" w:cs="Times New Roman"/>
        </w:rPr>
        <w:t xml:space="preserve">certainty that the </w:t>
      </w:r>
      <w:r w:rsidR="00366604">
        <w:rPr>
          <w:rFonts w:ascii="Calibri" w:eastAsia="Calibri" w:hAnsi="Calibri" w:cs="Times New Roman"/>
        </w:rPr>
        <w:t xml:space="preserve">true </w:t>
      </w:r>
      <w:r w:rsidR="003F3630" w:rsidRPr="0070069A">
        <w:rPr>
          <w:rFonts w:ascii="Calibri" w:eastAsia="Calibri" w:hAnsi="Calibri" w:cs="Times New Roman"/>
        </w:rPr>
        <w:t>target was indeed TRPV4.</w:t>
      </w:r>
    </w:p>
    <w:p w14:paraId="4CD4D9C5" w14:textId="1770B758" w:rsidR="009C6770" w:rsidRDefault="00517491" w:rsidP="0023477B">
      <w:pPr>
        <w:spacing w:line="360" w:lineRule="auto"/>
        <w:jc w:val="both"/>
        <w:rPr>
          <w:shd w:val="clear" w:color="auto" w:fill="FFFFFF"/>
        </w:rPr>
      </w:pPr>
      <w:r w:rsidRPr="00C60485">
        <w:rPr>
          <w:shd w:val="clear" w:color="auto" w:fill="FFFFFF"/>
        </w:rPr>
        <w:t>W</w:t>
      </w:r>
      <w:r w:rsidR="0038122F" w:rsidRPr="00C60485">
        <w:rPr>
          <w:shd w:val="clear" w:color="auto" w:fill="FFFFFF"/>
        </w:rPr>
        <w:t xml:space="preserve">e encountered technical challenges too, </w:t>
      </w:r>
      <w:r w:rsidR="00371C4E">
        <w:rPr>
          <w:shd w:val="clear" w:color="auto" w:fill="FFFFFF"/>
        </w:rPr>
        <w:t>e.g.,</w:t>
      </w:r>
      <w:r w:rsidR="0038122F" w:rsidRPr="00C60485">
        <w:rPr>
          <w:shd w:val="clear" w:color="auto" w:fill="FFFFFF"/>
        </w:rPr>
        <w:t xml:space="preserve"> recording VPR data below 30</w:t>
      </w:r>
      <w:r w:rsidR="00371C4E">
        <w:rPr>
          <w:shd w:val="clear" w:color="auto" w:fill="FFFFFF"/>
        </w:rPr>
        <w:sym w:font="Symbol" w:char="F0B0"/>
      </w:r>
      <w:r w:rsidR="0038122F" w:rsidRPr="00C60485">
        <w:rPr>
          <w:shd w:val="clear" w:color="auto" w:fill="FFFFFF"/>
        </w:rPr>
        <w:t xml:space="preserve">C (ambient) </w:t>
      </w:r>
      <w:r w:rsidR="00371C4E">
        <w:rPr>
          <w:shd w:val="clear" w:color="auto" w:fill="FFFFFF"/>
        </w:rPr>
        <w:t xml:space="preserve">was </w:t>
      </w:r>
      <w:r w:rsidR="0038122F" w:rsidRPr="00C60485">
        <w:rPr>
          <w:shd w:val="clear" w:color="auto" w:fill="FFFFFF"/>
        </w:rPr>
        <w:t>unreliable</w:t>
      </w:r>
      <w:r w:rsidR="00371C4E">
        <w:rPr>
          <w:shd w:val="clear" w:color="auto" w:fill="FFFFFF"/>
        </w:rPr>
        <w:t>,</w:t>
      </w:r>
      <w:r w:rsidR="0038122F" w:rsidRPr="00C60485">
        <w:rPr>
          <w:shd w:val="clear" w:color="auto" w:fill="FFFFFF"/>
        </w:rPr>
        <w:t xml:space="preserve"> so we </w:t>
      </w:r>
      <w:r w:rsidR="00371C4E">
        <w:rPr>
          <w:shd w:val="clear" w:color="auto" w:fill="FFFFFF"/>
        </w:rPr>
        <w:t>report</w:t>
      </w:r>
      <w:r w:rsidR="0038122F" w:rsidRPr="00C60485">
        <w:rPr>
          <w:shd w:val="clear" w:color="auto" w:fill="FFFFFF"/>
        </w:rPr>
        <w:t xml:space="preserve"> a relatively limited temperature range</w:t>
      </w:r>
      <w:r w:rsidR="00371C4E">
        <w:rPr>
          <w:shd w:val="clear" w:color="auto" w:fill="FFFFFF"/>
        </w:rPr>
        <w:t xml:space="preserve"> </w:t>
      </w:r>
      <w:r w:rsidR="0038122F" w:rsidRPr="00C60485">
        <w:rPr>
          <w:shd w:val="clear" w:color="auto" w:fill="FFFFFF"/>
        </w:rPr>
        <w:t xml:space="preserve">rather than </w:t>
      </w:r>
      <w:r w:rsidR="00371C4E">
        <w:rPr>
          <w:shd w:val="clear" w:color="auto" w:fill="FFFFFF"/>
        </w:rPr>
        <w:t xml:space="preserve">strictly </w:t>
      </w:r>
      <w:r w:rsidR="0038122F" w:rsidRPr="00C60485">
        <w:rPr>
          <w:shd w:val="clear" w:color="auto" w:fill="FFFFFF"/>
        </w:rPr>
        <w:t xml:space="preserve">hot </w:t>
      </w:r>
      <w:r w:rsidR="00371C4E">
        <w:rPr>
          <w:shd w:val="clear" w:color="auto" w:fill="FFFFFF"/>
        </w:rPr>
        <w:t>vs</w:t>
      </w:r>
      <w:r w:rsidR="0038122F" w:rsidRPr="00C60485">
        <w:rPr>
          <w:shd w:val="clear" w:color="auto" w:fill="FFFFFF"/>
        </w:rPr>
        <w:t xml:space="preserve"> cold.  </w:t>
      </w:r>
      <w:r w:rsidR="00371C4E">
        <w:rPr>
          <w:shd w:val="clear" w:color="auto" w:fill="FFFFFF"/>
        </w:rPr>
        <w:t xml:space="preserve">These limitations could </w:t>
      </w:r>
      <w:r w:rsidR="0038122F" w:rsidRPr="00C60485">
        <w:rPr>
          <w:shd w:val="clear" w:color="auto" w:fill="FFFFFF"/>
        </w:rPr>
        <w:t xml:space="preserve">be addressed by a telemetric study, but large motivation for our current approach was to </w:t>
      </w:r>
      <w:r w:rsidR="00E41840">
        <w:rPr>
          <w:shd w:val="clear" w:color="auto" w:fill="FFFFFF"/>
        </w:rPr>
        <w:t xml:space="preserve">utilise </w:t>
      </w:r>
      <w:r w:rsidR="002B4306">
        <w:rPr>
          <w:shd w:val="clear" w:color="auto" w:fill="FFFFFF"/>
        </w:rPr>
        <w:t xml:space="preserve">a </w:t>
      </w:r>
      <w:r w:rsidR="0038122F" w:rsidRPr="00C60485">
        <w:rPr>
          <w:shd w:val="clear" w:color="auto" w:fill="FFFFFF"/>
        </w:rPr>
        <w:t xml:space="preserve">non-invasive blood pressure design, for 3Rs ethical reasons.  </w:t>
      </w:r>
      <w:r w:rsidR="00907748" w:rsidRPr="00C60485">
        <w:rPr>
          <w:shd w:val="clear" w:color="auto" w:fill="FFFFFF"/>
        </w:rPr>
        <w:t xml:space="preserve">Furthermore, as in many physiological studies, statistical power was an issue.  Our initial design (see supplementary information) included a power analysis for heart rate and blood pressure; which made a number of assumptions but passed 80% power with around 8 or 9 animals.  We then used 14, however, we were not able to get all conditions for all animals and so the </w:t>
      </w:r>
      <w:r w:rsidR="00896F48">
        <w:rPr>
          <w:shd w:val="clear" w:color="auto" w:fill="FFFFFF"/>
        </w:rPr>
        <w:t xml:space="preserve">final </w:t>
      </w:r>
      <w:r w:rsidR="00907748" w:rsidRPr="00C60485">
        <w:rPr>
          <w:shd w:val="clear" w:color="auto" w:fill="FFFFFF"/>
        </w:rPr>
        <w:t xml:space="preserve">statistical power could be below 80%.  We have hypothesised that </w:t>
      </w:r>
      <w:r w:rsidR="00EA35FC" w:rsidRPr="00C60485">
        <w:rPr>
          <w:shd w:val="clear" w:color="auto" w:fill="FFFFFF"/>
        </w:rPr>
        <w:t xml:space="preserve">an increase of blood flow, by TRPV4 antagonist in the absence of significant changes in </w:t>
      </w:r>
      <w:r w:rsidR="00896F48">
        <w:rPr>
          <w:shd w:val="clear" w:color="auto" w:fill="FFFFFF"/>
        </w:rPr>
        <w:t xml:space="preserve">MAP/HR </w:t>
      </w:r>
      <w:r w:rsidR="00EA35FC" w:rsidRPr="00C60485">
        <w:rPr>
          <w:shd w:val="clear" w:color="auto" w:fill="FFFFFF"/>
        </w:rPr>
        <w:t xml:space="preserve">would be compatible with a central mechanism of vasodilation.  However, if we simply missed </w:t>
      </w:r>
      <w:r w:rsidR="00896F48">
        <w:rPr>
          <w:shd w:val="clear" w:color="auto" w:fill="FFFFFF"/>
        </w:rPr>
        <w:t>changes</w:t>
      </w:r>
      <w:r w:rsidR="00EA35FC" w:rsidRPr="00C60485">
        <w:rPr>
          <w:shd w:val="clear" w:color="auto" w:fill="FFFFFF"/>
        </w:rPr>
        <w:t xml:space="preserve"> due to a type II error, the vasodilation could result from baroreflex-mediated mechanisms.  </w:t>
      </w:r>
      <w:r w:rsidR="002B4306">
        <w:rPr>
          <w:shd w:val="clear" w:color="auto" w:fill="FFFFFF"/>
        </w:rPr>
        <w:t>T</w:t>
      </w:r>
      <w:r w:rsidR="00EA35FC" w:rsidRPr="00C60485">
        <w:rPr>
          <w:shd w:val="clear" w:color="auto" w:fill="FFFFFF"/>
        </w:rPr>
        <w:t xml:space="preserve">his could be addressed </w:t>
      </w:r>
      <w:r w:rsidR="00896F48">
        <w:rPr>
          <w:shd w:val="clear" w:color="auto" w:fill="FFFFFF"/>
        </w:rPr>
        <w:t>by</w:t>
      </w:r>
      <w:r w:rsidR="00EA35FC" w:rsidRPr="00C60485">
        <w:rPr>
          <w:shd w:val="clear" w:color="auto" w:fill="FFFFFF"/>
        </w:rPr>
        <w:t xml:space="preserve"> either increasing animal numbers or by repeating similar experiments with</w:t>
      </w:r>
      <w:r w:rsidR="000026BF" w:rsidRPr="00C60485">
        <w:rPr>
          <w:shd w:val="clear" w:color="auto" w:fill="FFFFFF"/>
        </w:rPr>
        <w:t xml:space="preserve"> surgical or pharmacological block of the baroreceptor reflex </w:t>
      </w:r>
      <w:r w:rsidR="000026BF" w:rsidRPr="00C60485">
        <w:rPr>
          <w:shd w:val="clear" w:color="auto" w:fill="FFFFFF"/>
        </w:rPr>
        <w:fldChar w:fldCharType="begin">
          <w:fldData xml:space="preserve">PEVuZE5vdGU+PENpdGU+PEF1dGhvcj5TaGFubm9uPC9BdXRob3I+PFllYXI+MTk5ODwvWWVhcj48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</w:fldData>
        </w:fldChar>
      </w:r>
      <w:r w:rsidR="0027430D">
        <w:rPr>
          <w:shd w:val="clear" w:color="auto" w:fill="FFFFFF"/>
        </w:rPr>
        <w:instrText xml:space="preserve"> ADDIN EN.CITE </w:instrText>
      </w:r>
      <w:r w:rsidR="0027430D">
        <w:rPr>
          <w:shd w:val="clear" w:color="auto" w:fill="FFFFFF"/>
        </w:rPr>
        <w:fldChar w:fldCharType="begin">
          <w:fldData xml:space="preserve">PEVuZE5vdGU+PENpdGU+PEF1dGhvcj5TaGFubm9uPC9BdXRob3I+PFllYXI+MTk5ODwvWWVhcj48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</w:fldData>
        </w:fldChar>
      </w:r>
      <w:r w:rsidR="0027430D">
        <w:rPr>
          <w:shd w:val="clear" w:color="auto" w:fill="FFFFFF"/>
        </w:rPr>
        <w:instrText xml:space="preserve"> ADDIN EN.CITE.DATA </w:instrText>
      </w:r>
      <w:r w:rsidR="0027430D">
        <w:rPr>
          <w:shd w:val="clear" w:color="auto" w:fill="FFFFFF"/>
        </w:rPr>
      </w:r>
      <w:r w:rsidR="0027430D">
        <w:rPr>
          <w:shd w:val="clear" w:color="auto" w:fill="FFFFFF"/>
        </w:rPr>
        <w:fldChar w:fldCharType="end"/>
      </w:r>
      <w:r w:rsidR="000026BF" w:rsidRPr="00C60485">
        <w:rPr>
          <w:shd w:val="clear" w:color="auto" w:fill="FFFFFF"/>
        </w:rPr>
      </w:r>
      <w:r w:rsidR="000026BF" w:rsidRPr="00C60485">
        <w:rPr>
          <w:shd w:val="clear" w:color="auto" w:fill="FFFFFF"/>
        </w:rPr>
        <w:fldChar w:fldCharType="separate"/>
      </w:r>
      <w:r w:rsidR="0027430D">
        <w:rPr>
          <w:noProof/>
          <w:shd w:val="clear" w:color="auto" w:fill="FFFFFF"/>
        </w:rPr>
        <w:t>[63]</w:t>
      </w:r>
      <w:r w:rsidR="000026BF" w:rsidRPr="00C60485">
        <w:rPr>
          <w:shd w:val="clear" w:color="auto" w:fill="FFFFFF"/>
        </w:rPr>
        <w:fldChar w:fldCharType="end"/>
      </w:r>
      <w:r w:rsidR="000026BF" w:rsidRPr="00C60485">
        <w:rPr>
          <w:shd w:val="clear" w:color="auto" w:fill="FFFFFF"/>
        </w:rPr>
        <w:t xml:space="preserve">. </w:t>
      </w:r>
      <w:r w:rsidR="00F41B72">
        <w:rPr>
          <w:shd w:val="clear" w:color="auto" w:fill="FFFFFF"/>
        </w:rPr>
        <w:t xml:space="preserve"> See </w:t>
      </w:r>
      <w:r w:rsidR="00B5387E" w:rsidRPr="00C048E7">
        <w:rPr>
          <w:i/>
          <w:shd w:val="clear" w:color="auto" w:fill="FFFFFF"/>
        </w:rPr>
        <w:t>Supplementary Information</w:t>
      </w:r>
      <w:r w:rsidR="00F41B72">
        <w:rPr>
          <w:shd w:val="clear" w:color="auto" w:fill="FFFFFF"/>
        </w:rPr>
        <w:t xml:space="preserve"> for further discussion.</w:t>
      </w:r>
    </w:p>
    <w:p w14:paraId="4A3B47A0" w14:textId="77777777" w:rsidR="0023477B" w:rsidRPr="0023477B" w:rsidRDefault="0023477B" w:rsidP="0023477B">
      <w:pPr>
        <w:spacing w:line="360" w:lineRule="auto"/>
        <w:jc w:val="both"/>
        <w:rPr>
          <w:shd w:val="clear" w:color="auto" w:fill="FFFFFF"/>
        </w:rPr>
      </w:pPr>
    </w:p>
    <w:p w14:paraId="0C044A04" w14:textId="556F0863" w:rsidR="0084739B" w:rsidRPr="0070069A" w:rsidRDefault="0084739B" w:rsidP="006B15DD">
      <w:pPr>
        <w:spacing w:line="360" w:lineRule="auto"/>
        <w:jc w:val="both"/>
        <w:rPr>
          <w:rFonts w:ascii="Calibri" w:eastAsia="Calibri" w:hAnsi="Calibri" w:cs="Times New Roman"/>
        </w:rPr>
      </w:pPr>
      <w:r w:rsidRPr="0070069A">
        <w:rPr>
          <w:rFonts w:ascii="Calibri" w:eastAsia="Calibri" w:hAnsi="Calibri" w:cs="Times New Roman"/>
        </w:rPr>
        <w:t>In conclusion</w:t>
      </w:r>
      <w:r w:rsidR="00797291" w:rsidRPr="0070069A">
        <w:rPr>
          <w:rFonts w:ascii="Calibri" w:eastAsia="Calibri" w:hAnsi="Calibri" w:cs="Times New Roman"/>
        </w:rPr>
        <w:t>,</w:t>
      </w:r>
      <w:r w:rsidRPr="0070069A">
        <w:rPr>
          <w:rFonts w:ascii="Calibri" w:eastAsia="Calibri" w:hAnsi="Calibri" w:cs="Times New Roman"/>
        </w:rPr>
        <w:t xml:space="preserve"> this </w:t>
      </w:r>
      <w:r w:rsidR="00797291" w:rsidRPr="0070069A">
        <w:rPr>
          <w:rFonts w:ascii="Calibri" w:eastAsia="Calibri" w:hAnsi="Calibri" w:cs="Times New Roman"/>
        </w:rPr>
        <w:t xml:space="preserve">whole animal study </w:t>
      </w:r>
      <w:r w:rsidRPr="0070069A">
        <w:rPr>
          <w:rFonts w:ascii="Calibri" w:eastAsia="Calibri" w:hAnsi="Calibri" w:cs="Times New Roman"/>
        </w:rPr>
        <w:t xml:space="preserve">shows </w:t>
      </w:r>
      <w:r w:rsidR="00797291" w:rsidRPr="0070069A">
        <w:rPr>
          <w:rFonts w:ascii="Calibri" w:eastAsia="Calibri" w:hAnsi="Calibri" w:cs="Times New Roman"/>
        </w:rPr>
        <w:t xml:space="preserve">that </w:t>
      </w:r>
      <w:r w:rsidR="00A0715D" w:rsidRPr="0070069A">
        <w:rPr>
          <w:rFonts w:ascii="Calibri" w:eastAsia="Calibri" w:hAnsi="Calibri" w:cs="Times New Roman"/>
        </w:rPr>
        <w:t>a</w:t>
      </w:r>
      <w:r w:rsidR="00797291" w:rsidRPr="0070069A">
        <w:rPr>
          <w:rFonts w:ascii="Calibri" w:eastAsia="Calibri" w:hAnsi="Calibri" w:cs="Times New Roman"/>
        </w:rPr>
        <w:t xml:space="preserve"> TRPV4 antagonist has a significant effect on tail blood flow in the context of thermoregulation, but its site of action, and the mechanism of such modulation remain to be determined.</w:t>
      </w:r>
      <w:r w:rsidR="00A0715D" w:rsidRPr="0070069A">
        <w:rPr>
          <w:rFonts w:ascii="Calibri" w:eastAsia="Calibri" w:hAnsi="Calibri" w:cs="Times New Roman"/>
        </w:rPr>
        <w:t xml:space="preserve">  We also demonstrate non-invasive measurement of frequency domain HRV analysis from very short</w:t>
      </w:r>
      <w:r w:rsidR="003E564B" w:rsidRPr="0070069A">
        <w:rPr>
          <w:rFonts w:ascii="Calibri" w:eastAsia="Calibri" w:hAnsi="Calibri" w:cs="Times New Roman"/>
        </w:rPr>
        <w:t>-</w:t>
      </w:r>
      <w:r w:rsidR="00A0715D" w:rsidRPr="0070069A">
        <w:rPr>
          <w:rFonts w:ascii="Calibri" w:eastAsia="Calibri" w:hAnsi="Calibri" w:cs="Times New Roman"/>
        </w:rPr>
        <w:t>range data that may prove useful in future 3Rs friendly research.</w:t>
      </w:r>
    </w:p>
    <w:p w14:paraId="1B9827AA" w14:textId="77777777" w:rsidR="00E77EFF" w:rsidRPr="0070069A" w:rsidRDefault="00E77EFF" w:rsidP="006B15DD">
      <w:pPr>
        <w:spacing w:line="360" w:lineRule="auto"/>
        <w:jc w:val="both"/>
        <w:rPr>
          <w:rFonts w:ascii="Calibri" w:eastAsia="Calibri" w:hAnsi="Calibri" w:cs="Times New Roman"/>
        </w:rPr>
      </w:pPr>
    </w:p>
    <w:p w14:paraId="37365EAE" w14:textId="77777777" w:rsidR="00E77EFF" w:rsidRPr="0070069A" w:rsidRDefault="00E77EFF" w:rsidP="006B15DD">
      <w:pPr>
        <w:spacing w:line="360" w:lineRule="auto"/>
        <w:jc w:val="both"/>
        <w:rPr>
          <w:rFonts w:ascii="Calibri" w:eastAsia="Calibri" w:hAnsi="Calibri" w:cs="Times New Roman"/>
          <w:b/>
          <w:bCs/>
        </w:rPr>
      </w:pPr>
      <w:r w:rsidRPr="0070069A">
        <w:rPr>
          <w:rFonts w:ascii="Calibri" w:eastAsia="Calibri" w:hAnsi="Calibri" w:cs="Times New Roman"/>
          <w:b/>
          <w:bCs/>
        </w:rPr>
        <w:lastRenderedPageBreak/>
        <w:t>Acknowledgements</w:t>
      </w:r>
    </w:p>
    <w:p w14:paraId="62375A13" w14:textId="053F223D" w:rsidR="00424D10" w:rsidRPr="00C60485" w:rsidRDefault="00E77EFF" w:rsidP="00424D10">
      <w:pPr>
        <w:rPr>
          <w:rFonts w:ascii="Times New Roman" w:eastAsia="Times New Roman" w:hAnsi="Times New Roman" w:cs="Times New Roman"/>
          <w:lang w:eastAsia="en-GB"/>
        </w:rPr>
      </w:pPr>
      <w:r w:rsidRPr="00C60485">
        <w:rPr>
          <w:rFonts w:ascii="Calibri" w:eastAsia="Calibri" w:hAnsi="Calibri" w:cs="Times New Roman"/>
        </w:rPr>
        <w:t xml:space="preserve">This </w:t>
      </w:r>
      <w:r w:rsidR="00F008D5" w:rsidRPr="00C60485">
        <w:rPr>
          <w:rFonts w:ascii="Calibri" w:eastAsia="Calibri" w:hAnsi="Calibri" w:cs="Times New Roman"/>
        </w:rPr>
        <w:t>project</w:t>
      </w:r>
      <w:r w:rsidR="003314F3" w:rsidRPr="00C60485">
        <w:rPr>
          <w:rFonts w:ascii="Calibri" w:eastAsia="Calibri" w:hAnsi="Calibri" w:cs="Times New Roman"/>
        </w:rPr>
        <w:t xml:space="preserve"> </w:t>
      </w:r>
      <w:r w:rsidRPr="00C60485">
        <w:rPr>
          <w:rFonts w:ascii="Calibri" w:eastAsia="Calibri" w:hAnsi="Calibri" w:cs="Times New Roman"/>
        </w:rPr>
        <w:t>received funding from BBSRC</w:t>
      </w:r>
      <w:r w:rsidR="00087DDE" w:rsidRPr="00C60485">
        <w:rPr>
          <w:rFonts w:ascii="Calibri" w:eastAsia="Calibri" w:hAnsi="Calibri" w:cs="Times New Roman"/>
        </w:rPr>
        <w:t>:</w:t>
      </w:r>
      <w:r w:rsidRPr="00C60485">
        <w:rPr>
          <w:rFonts w:ascii="Calibri" w:eastAsia="Calibri" w:hAnsi="Calibri" w:cs="Times New Roman"/>
        </w:rPr>
        <w:t xml:space="preserve"> BB/T002115/1</w:t>
      </w:r>
      <w:r w:rsidR="00424D10" w:rsidRPr="00C60485">
        <w:rPr>
          <w:rFonts w:ascii="Calibri" w:eastAsia="Calibri" w:hAnsi="Calibri" w:cs="Times New Roman"/>
        </w:rPr>
        <w:t xml:space="preserve">, </w:t>
      </w:r>
      <w:r w:rsidR="00424D10" w:rsidRPr="00C60485">
        <w:rPr>
          <w:rFonts w:ascii="Arial" w:eastAsia="Times New Roman" w:hAnsi="Arial" w:cs="Arial"/>
          <w:sz w:val="21"/>
          <w:szCs w:val="21"/>
          <w:shd w:val="clear" w:color="auto" w:fill="FFFFFF"/>
          <w:lang w:eastAsia="en-GB"/>
        </w:rPr>
        <w:t>BB/T002115/1</w:t>
      </w:r>
    </w:p>
    <w:p w14:paraId="3BDAFC59" w14:textId="779ED4E0" w:rsidR="00E77EFF" w:rsidRPr="00C60485" w:rsidRDefault="00E77EFF" w:rsidP="006B15DD">
      <w:pPr>
        <w:spacing w:line="360" w:lineRule="auto"/>
        <w:jc w:val="both"/>
        <w:rPr>
          <w:rFonts w:ascii="Calibri" w:eastAsia="Calibri" w:hAnsi="Calibri" w:cs="Times New Roman"/>
        </w:rPr>
      </w:pPr>
      <w:r w:rsidRPr="00C60485">
        <w:rPr>
          <w:rFonts w:ascii="Calibri" w:eastAsia="Calibri" w:hAnsi="Calibri" w:cs="Times New Roman"/>
        </w:rPr>
        <w:t>BB/S008136/1 AND BB/N003020/1 awarded to RBJ.</w:t>
      </w:r>
    </w:p>
    <w:p w14:paraId="5B0FB294" w14:textId="77777777" w:rsidR="006A397C" w:rsidRPr="00C60485" w:rsidRDefault="006A397C">
      <w:r w:rsidRPr="00C60485">
        <w:br w:type="page"/>
      </w:r>
    </w:p>
    <w:p w14:paraId="0442C637" w14:textId="77777777" w:rsidR="002B125C" w:rsidRPr="00C60485" w:rsidRDefault="006A397C" w:rsidP="004F38AD">
      <w:pPr>
        <w:spacing w:line="360" w:lineRule="auto"/>
        <w:jc w:val="both"/>
        <w:rPr>
          <w:b/>
        </w:rPr>
      </w:pPr>
      <w:r w:rsidRPr="00C60485">
        <w:rPr>
          <w:b/>
        </w:rPr>
        <w:lastRenderedPageBreak/>
        <w:t>References</w:t>
      </w:r>
    </w:p>
    <w:p w14:paraId="10BAD56B" w14:textId="77777777" w:rsidR="006A397C" w:rsidRPr="00C60485" w:rsidRDefault="006A397C" w:rsidP="004F38AD">
      <w:pPr>
        <w:spacing w:line="360" w:lineRule="auto"/>
        <w:jc w:val="both"/>
        <w:rPr>
          <w:b/>
        </w:rPr>
      </w:pPr>
    </w:p>
    <w:p w14:paraId="515F8E48" w14:textId="77777777" w:rsidR="0027430D" w:rsidRPr="0027430D" w:rsidRDefault="002B125C" w:rsidP="0027430D">
      <w:pPr>
        <w:pStyle w:val="EndNoteBibliography"/>
      </w:pPr>
      <w:r w:rsidRPr="00C60485">
        <w:rPr>
          <w:lang w:val="en-GB"/>
        </w:rPr>
        <w:fldChar w:fldCharType="begin"/>
      </w:r>
      <w:r w:rsidRPr="0070069A">
        <w:rPr>
          <w:lang w:val="en-GB"/>
        </w:rPr>
        <w:instrText xml:space="preserve"> ADDIN EN.REFLIST </w:instrText>
      </w:r>
      <w:r w:rsidRPr="00C60485">
        <w:rPr>
          <w:lang w:val="en-GB"/>
        </w:rPr>
        <w:fldChar w:fldCharType="separate"/>
      </w:r>
      <w:r w:rsidR="0027430D" w:rsidRPr="0027430D">
        <w:t xml:space="preserve">[1] Fuller, A., Moss, D.G., Skinner, J.D., Jessen, P.T., Mitchell, G. &amp; Mitchell, D. 1999 Brain, abdominal and arterial blood temperatures of free-ranging eland in their natural habitat. </w:t>
      </w:r>
      <w:r w:rsidR="0027430D" w:rsidRPr="0027430D">
        <w:rPr>
          <w:i/>
        </w:rPr>
        <w:t>Pflugers Arch</w:t>
      </w:r>
      <w:r w:rsidR="0027430D" w:rsidRPr="0027430D">
        <w:t xml:space="preserve"> </w:t>
      </w:r>
      <w:r w:rsidR="0027430D" w:rsidRPr="0027430D">
        <w:rPr>
          <w:b/>
        </w:rPr>
        <w:t>438</w:t>
      </w:r>
      <w:r w:rsidR="0027430D" w:rsidRPr="0027430D">
        <w:t>, 671-680. (doi:10.1007/s004249900105).</w:t>
      </w:r>
    </w:p>
    <w:p w14:paraId="38D29BDB" w14:textId="77777777" w:rsidR="0027430D" w:rsidRPr="0027430D" w:rsidRDefault="0027430D" w:rsidP="0027430D">
      <w:pPr>
        <w:pStyle w:val="EndNoteBibliography"/>
      </w:pPr>
      <w:r w:rsidRPr="0027430D">
        <w:t xml:space="preserve">[2] Fuller, A., Carter, R.N. &amp; Mitchell, D. 1998 Brain and abdominal temperatures at fatigue in rats exercising in the heat. </w:t>
      </w:r>
      <w:r w:rsidRPr="0027430D">
        <w:rPr>
          <w:i/>
        </w:rPr>
        <w:t>Journal of applied physiology (Bethesda, Md. : 1985)</w:t>
      </w:r>
      <w:r w:rsidRPr="0027430D">
        <w:t xml:space="preserve"> </w:t>
      </w:r>
      <w:r w:rsidRPr="0027430D">
        <w:rPr>
          <w:b/>
        </w:rPr>
        <w:t>84</w:t>
      </w:r>
      <w:r w:rsidRPr="0027430D">
        <w:t>, 877-883. (doi:10.1152/jappl.1998.84.3.877).</w:t>
      </w:r>
    </w:p>
    <w:p w14:paraId="492ED90E" w14:textId="77777777" w:rsidR="0027430D" w:rsidRPr="0027430D" w:rsidRDefault="0027430D" w:rsidP="0027430D">
      <w:pPr>
        <w:pStyle w:val="EndNoteBibliography"/>
      </w:pPr>
      <w:r w:rsidRPr="0027430D">
        <w:t xml:space="preserve">[3] Walters, T.J., Ryan, K.L., Tate, L.M. &amp; Mason, P.A. 2000 Exercise in the heat is limited by a critical internal temperature. </w:t>
      </w:r>
      <w:r w:rsidRPr="0027430D">
        <w:rPr>
          <w:i/>
        </w:rPr>
        <w:t>Journal of applied physiology (Bethesda, Md. : 1985)</w:t>
      </w:r>
      <w:r w:rsidRPr="0027430D">
        <w:t xml:space="preserve"> </w:t>
      </w:r>
      <w:r w:rsidRPr="0027430D">
        <w:rPr>
          <w:b/>
        </w:rPr>
        <w:t>89</w:t>
      </w:r>
      <w:r w:rsidRPr="0027430D">
        <w:t>, 799-806. (doi:10.1152/jappl.2000.89.2.799).</w:t>
      </w:r>
    </w:p>
    <w:p w14:paraId="6FEFF23B" w14:textId="77777777" w:rsidR="0027430D" w:rsidRPr="0027430D" w:rsidRDefault="0027430D" w:rsidP="0027430D">
      <w:pPr>
        <w:pStyle w:val="EndNoteBibliography"/>
      </w:pPr>
      <w:r w:rsidRPr="0027430D">
        <w:t xml:space="preserve">[4] Tan, C.L. &amp; Knight, Z.A. 2018 Regulation of Body Temperature by the Nervous System. </w:t>
      </w:r>
      <w:r w:rsidRPr="0027430D">
        <w:rPr>
          <w:i/>
        </w:rPr>
        <w:t>Neuron</w:t>
      </w:r>
      <w:r w:rsidRPr="0027430D">
        <w:t xml:space="preserve"> </w:t>
      </w:r>
      <w:r w:rsidRPr="0027430D">
        <w:rPr>
          <w:b/>
        </w:rPr>
        <w:t>98</w:t>
      </w:r>
      <w:r w:rsidRPr="0027430D">
        <w:t>, 31-48. (doi:10.1016/j.neuron.2018.02.022).</w:t>
      </w:r>
    </w:p>
    <w:p w14:paraId="462A461A" w14:textId="77777777" w:rsidR="0027430D" w:rsidRPr="0027430D" w:rsidRDefault="0027430D" w:rsidP="0027430D">
      <w:pPr>
        <w:pStyle w:val="EndNoteBibliography"/>
      </w:pPr>
      <w:r w:rsidRPr="0027430D">
        <w:t xml:space="preserve">[5] Hemingway, A. &amp; Price, W.M. 1968 The autonomic nervous system and regulation of body temperature. </w:t>
      </w:r>
      <w:r w:rsidRPr="0027430D">
        <w:rPr>
          <w:i/>
        </w:rPr>
        <w:t>Anesthesiology</w:t>
      </w:r>
      <w:r w:rsidRPr="0027430D">
        <w:t xml:space="preserve"> </w:t>
      </w:r>
      <w:r w:rsidRPr="0027430D">
        <w:rPr>
          <w:b/>
        </w:rPr>
        <w:t>29</w:t>
      </w:r>
      <w:r w:rsidRPr="0027430D">
        <w:t>, 693-701. (doi:10.1097/00000542-196807000-00012).</w:t>
      </w:r>
    </w:p>
    <w:p w14:paraId="5C04839F" w14:textId="77777777" w:rsidR="0027430D" w:rsidRPr="0027430D" w:rsidRDefault="0027430D" w:rsidP="0027430D">
      <w:pPr>
        <w:pStyle w:val="EndNoteBibliography"/>
      </w:pPr>
      <w:r w:rsidRPr="0027430D">
        <w:t xml:space="preserve">[6] Liedtke, W.B. 2017 Deconstructing mammalian thermoregulation. </w:t>
      </w:r>
      <w:r w:rsidRPr="0027430D">
        <w:rPr>
          <w:i/>
        </w:rPr>
        <w:t>Proc Natl Acad Sci U S A</w:t>
      </w:r>
      <w:r w:rsidRPr="0027430D">
        <w:t xml:space="preserve"> </w:t>
      </w:r>
      <w:r w:rsidRPr="0027430D">
        <w:rPr>
          <w:b/>
        </w:rPr>
        <w:t>114</w:t>
      </w:r>
      <w:r w:rsidRPr="0027430D">
        <w:t>, 1765-1767. (doi:10.1073/pnas.1620579114).</w:t>
      </w:r>
    </w:p>
    <w:p w14:paraId="0F06FFDB" w14:textId="77777777" w:rsidR="0027430D" w:rsidRPr="0027430D" w:rsidRDefault="0027430D" w:rsidP="0027430D">
      <w:pPr>
        <w:pStyle w:val="EndNoteBibliography"/>
      </w:pPr>
      <w:r w:rsidRPr="0027430D">
        <w:t xml:space="preserve">[7] Hammel, H.T. 1968 Regulation of internal body temperature. </w:t>
      </w:r>
      <w:r w:rsidRPr="0027430D">
        <w:rPr>
          <w:i/>
        </w:rPr>
        <w:t>Annu Rev Physiol</w:t>
      </w:r>
      <w:r w:rsidRPr="0027430D">
        <w:t xml:space="preserve"> </w:t>
      </w:r>
      <w:r w:rsidRPr="0027430D">
        <w:rPr>
          <w:b/>
        </w:rPr>
        <w:t>30</w:t>
      </w:r>
      <w:r w:rsidRPr="0027430D">
        <w:t>, 641-710. (doi:10.1146/annurev.ph.30.030168.003233).</w:t>
      </w:r>
    </w:p>
    <w:p w14:paraId="745E8FB5" w14:textId="01FE81D7" w:rsidR="0027430D" w:rsidRPr="0027430D" w:rsidRDefault="0027430D" w:rsidP="0027430D">
      <w:pPr>
        <w:pStyle w:val="EndNoteBibliography"/>
      </w:pPr>
      <w:r w:rsidRPr="0027430D">
        <w:t xml:space="preserve">[8] Liu, J.-S., Wang, D.-H. &amp; Sun, R.-Y. 2004 Metabolism and thermoregulation in three species of rodent from Northeastern China. </w:t>
      </w:r>
      <w:r w:rsidRPr="0027430D">
        <w:rPr>
          <w:i/>
        </w:rPr>
        <w:t>Journal of Thermal Biology</w:t>
      </w:r>
      <w:r w:rsidRPr="0027430D">
        <w:t xml:space="preserve"> </w:t>
      </w:r>
      <w:r w:rsidRPr="0027430D">
        <w:rPr>
          <w:b/>
        </w:rPr>
        <w:t>29</w:t>
      </w:r>
      <w:r w:rsidRPr="0027430D">
        <w:t>, 177-183. (doi:</w:t>
      </w:r>
      <w:hyperlink r:id="rId9" w:history="1">
        <w:r w:rsidRPr="0027430D">
          <w:rPr>
            <w:rStyle w:val="Hyperlink"/>
          </w:rPr>
          <w:t>https://doi.org/10.1016/j.jtherbio.2004.02.003</w:t>
        </w:r>
      </w:hyperlink>
      <w:r w:rsidRPr="0027430D">
        <w:t>).</w:t>
      </w:r>
    </w:p>
    <w:p w14:paraId="231D6504" w14:textId="5102CABD" w:rsidR="0027430D" w:rsidRPr="0027430D" w:rsidRDefault="0027430D" w:rsidP="0027430D">
      <w:pPr>
        <w:pStyle w:val="EndNoteBibliography"/>
      </w:pPr>
      <w:r w:rsidRPr="0027430D">
        <w:t xml:space="preserve">[9] Phillips, P.K. &amp; Heath, J.E. 1992 Heat exchange by the pinna of the african elephant (Loxodonta africana). </w:t>
      </w:r>
      <w:r w:rsidRPr="0027430D">
        <w:rPr>
          <w:i/>
        </w:rPr>
        <w:t>Comparative Biochemistry and Physiology Part A: Physiology</w:t>
      </w:r>
      <w:r w:rsidRPr="0027430D">
        <w:t xml:space="preserve"> </w:t>
      </w:r>
      <w:r w:rsidRPr="0027430D">
        <w:rPr>
          <w:b/>
        </w:rPr>
        <w:t>101</w:t>
      </w:r>
      <w:r w:rsidRPr="0027430D">
        <w:t>, 693-699. (doi:</w:t>
      </w:r>
      <w:hyperlink r:id="rId10" w:history="1">
        <w:r w:rsidRPr="0027430D">
          <w:rPr>
            <w:rStyle w:val="Hyperlink"/>
          </w:rPr>
          <w:t>https://doi.org/10.1016/0300-9629(92)90345-Q</w:t>
        </w:r>
      </w:hyperlink>
      <w:r w:rsidRPr="0027430D">
        <w:t>).</w:t>
      </w:r>
    </w:p>
    <w:p w14:paraId="7991CEF5" w14:textId="77777777" w:rsidR="0027430D" w:rsidRPr="0027430D" w:rsidRDefault="0027430D" w:rsidP="0027430D">
      <w:pPr>
        <w:pStyle w:val="EndNoteBibliography"/>
      </w:pPr>
      <w:r w:rsidRPr="0027430D">
        <w:t xml:space="preserve">[10] Conley, K.E. &amp; Porter, W.P. 1985 Heat loss regulation: role of appendages and torso in the deer mouse and the white rabbit. </w:t>
      </w:r>
      <w:r w:rsidRPr="0027430D">
        <w:rPr>
          <w:i/>
        </w:rPr>
        <w:t>Journal of comparative physiology. B, Biochemical, systemic, and environmental physiology</w:t>
      </w:r>
      <w:r w:rsidRPr="0027430D">
        <w:t xml:space="preserve"> </w:t>
      </w:r>
      <w:r w:rsidRPr="0027430D">
        <w:rPr>
          <w:b/>
        </w:rPr>
        <w:t>155</w:t>
      </w:r>
      <w:r w:rsidRPr="0027430D">
        <w:t>, 423-431. (doi:10.1007/bf00684671).</w:t>
      </w:r>
    </w:p>
    <w:p w14:paraId="1D170C46" w14:textId="77777777" w:rsidR="0027430D" w:rsidRPr="0027430D" w:rsidRDefault="0027430D" w:rsidP="0027430D">
      <w:pPr>
        <w:pStyle w:val="EndNoteBibliography"/>
      </w:pPr>
      <w:r w:rsidRPr="0027430D">
        <w:t xml:space="preserve">[11] Porter, W.R. &amp; Witmer, L.M. 2020 Vascular Patterns in the Heads of Dinosaurs: Evidence for Blood Vessels, Sites of Thermal Exchange, and Their Role in Physiological Thermoregulatory Strategies. </w:t>
      </w:r>
      <w:r w:rsidRPr="0027430D">
        <w:rPr>
          <w:i/>
        </w:rPr>
        <w:t>Anatomical record (Hoboken, N.J. : 2007)</w:t>
      </w:r>
      <w:r w:rsidRPr="0027430D">
        <w:t xml:space="preserve"> </w:t>
      </w:r>
      <w:r w:rsidRPr="0027430D">
        <w:rPr>
          <w:b/>
        </w:rPr>
        <w:t>303</w:t>
      </w:r>
      <w:r w:rsidRPr="0027430D">
        <w:t>, 1075-1103. (doi:10.1002/ar.24234).</w:t>
      </w:r>
    </w:p>
    <w:p w14:paraId="47E92A3F" w14:textId="77777777" w:rsidR="0027430D" w:rsidRPr="0027430D" w:rsidRDefault="0027430D" w:rsidP="0027430D">
      <w:pPr>
        <w:pStyle w:val="EndNoteBibliography"/>
      </w:pPr>
      <w:r w:rsidRPr="0027430D">
        <w:t xml:space="preserve">[12] Khamas, W.A., Smodlaka, H., Leach-Robinson, J. &amp; Palmer, L. 2012 Skin histology and its role in heat dissipation in three pinniped species. </w:t>
      </w:r>
      <w:r w:rsidRPr="0027430D">
        <w:rPr>
          <w:i/>
        </w:rPr>
        <w:t>Acta Veterinaria Scandinavica</w:t>
      </w:r>
      <w:r w:rsidRPr="0027430D">
        <w:t xml:space="preserve"> </w:t>
      </w:r>
      <w:r w:rsidRPr="0027430D">
        <w:rPr>
          <w:b/>
        </w:rPr>
        <w:t>54</w:t>
      </w:r>
      <w:r w:rsidRPr="0027430D">
        <w:t>, 46. (doi:10.1186/1751-0147-54-46).</w:t>
      </w:r>
    </w:p>
    <w:p w14:paraId="421187F6" w14:textId="77777777" w:rsidR="0027430D" w:rsidRPr="0027430D" w:rsidRDefault="0027430D" w:rsidP="0027430D">
      <w:pPr>
        <w:pStyle w:val="EndNoteBibliography"/>
      </w:pPr>
      <w:r w:rsidRPr="0027430D">
        <w:t xml:space="preserve">[13] Hankenson, F.C., Marx, J.O., Gordon, C.J. &amp; David, J.M. 2018 Effects of Rodent Thermoregulation on Animal Models in the Research Environment. </w:t>
      </w:r>
      <w:r w:rsidRPr="0027430D">
        <w:rPr>
          <w:i/>
        </w:rPr>
        <w:t>Comp Med</w:t>
      </w:r>
      <w:r w:rsidRPr="0027430D">
        <w:t xml:space="preserve"> </w:t>
      </w:r>
      <w:r w:rsidRPr="0027430D">
        <w:rPr>
          <w:b/>
        </w:rPr>
        <w:t>68</w:t>
      </w:r>
      <w:r w:rsidRPr="0027430D">
        <w:t>, 425-438. (doi:10.30802/AALAS-CM-18-000049).</w:t>
      </w:r>
    </w:p>
    <w:p w14:paraId="40F9E3AD" w14:textId="77777777" w:rsidR="0027430D" w:rsidRPr="0027430D" w:rsidRDefault="0027430D" w:rsidP="0027430D">
      <w:pPr>
        <w:pStyle w:val="EndNoteBibliography"/>
      </w:pPr>
      <w:r w:rsidRPr="0027430D">
        <w:t xml:space="preserve">[14] Johansen, K. 1962 Heat exchange through the muskrat tail. Evidence for vasodilator nerves to the skin. </w:t>
      </w:r>
      <w:r w:rsidRPr="0027430D">
        <w:rPr>
          <w:i/>
        </w:rPr>
        <w:t>Acta physiologica Scandinavica</w:t>
      </w:r>
      <w:r w:rsidRPr="0027430D">
        <w:t xml:space="preserve"> </w:t>
      </w:r>
      <w:r w:rsidRPr="0027430D">
        <w:rPr>
          <w:b/>
        </w:rPr>
        <w:t>55</w:t>
      </w:r>
      <w:r w:rsidRPr="0027430D">
        <w:t>, 160-169. (doi:10.1111/j.1748-1716.1962.tb02428.x).</w:t>
      </w:r>
    </w:p>
    <w:p w14:paraId="345C71F1" w14:textId="77777777" w:rsidR="0027430D" w:rsidRPr="0027430D" w:rsidRDefault="0027430D" w:rsidP="0027430D">
      <w:pPr>
        <w:pStyle w:val="EndNoteBibliography"/>
      </w:pPr>
      <w:r w:rsidRPr="0027430D">
        <w:t xml:space="preserve">[15] Gordon, C.J. 2017 The mouse thermoregulatory system: Its impact on translating biomedical data to humans. </w:t>
      </w:r>
      <w:r w:rsidRPr="0027430D">
        <w:rPr>
          <w:i/>
        </w:rPr>
        <w:t>Physiol Behav</w:t>
      </w:r>
      <w:r w:rsidRPr="0027430D">
        <w:t xml:space="preserve"> </w:t>
      </w:r>
      <w:r w:rsidRPr="0027430D">
        <w:rPr>
          <w:b/>
        </w:rPr>
        <w:t>179</w:t>
      </w:r>
      <w:r w:rsidRPr="0027430D">
        <w:t>, 55-66. (doi:10.1016/j.physbeh.2017.05.026).</w:t>
      </w:r>
    </w:p>
    <w:p w14:paraId="6CC1F44A" w14:textId="77777777" w:rsidR="0027430D" w:rsidRPr="0027430D" w:rsidRDefault="0027430D" w:rsidP="0027430D">
      <w:pPr>
        <w:pStyle w:val="EndNoteBibliography"/>
      </w:pPr>
      <w:r w:rsidRPr="0027430D">
        <w:t xml:space="preserve">[16] Grant, R.T. 1963 Vasodilation and body warming in the rat. </w:t>
      </w:r>
      <w:r w:rsidRPr="0027430D">
        <w:rPr>
          <w:i/>
        </w:rPr>
        <w:t>J Physiol</w:t>
      </w:r>
      <w:r w:rsidRPr="0027430D">
        <w:t xml:space="preserve"> </w:t>
      </w:r>
      <w:r w:rsidRPr="0027430D">
        <w:rPr>
          <w:b/>
        </w:rPr>
        <w:t>167</w:t>
      </w:r>
      <w:r w:rsidRPr="0027430D">
        <w:t>, 311-317. (doi:10.1113/jphysiol.1963.sp007151).</w:t>
      </w:r>
    </w:p>
    <w:p w14:paraId="6E842D52" w14:textId="77777777" w:rsidR="0027430D" w:rsidRPr="0027430D" w:rsidRDefault="0027430D" w:rsidP="0027430D">
      <w:pPr>
        <w:pStyle w:val="EndNoteBibliography"/>
      </w:pPr>
      <w:r w:rsidRPr="0027430D">
        <w:lastRenderedPageBreak/>
        <w:t xml:space="preserve">[17] Young, A.A. &amp; Dawson, N.J. 1982 Evidence for on-off control of heat dissipation from the tail of the rat. </w:t>
      </w:r>
      <w:r w:rsidRPr="0027430D">
        <w:rPr>
          <w:i/>
        </w:rPr>
        <w:t>Can J Physiol Pharmacol</w:t>
      </w:r>
      <w:r w:rsidRPr="0027430D">
        <w:t xml:space="preserve"> </w:t>
      </w:r>
      <w:r w:rsidRPr="0027430D">
        <w:rPr>
          <w:b/>
        </w:rPr>
        <w:t>60</w:t>
      </w:r>
      <w:r w:rsidRPr="0027430D">
        <w:t>, 392-398. (doi:10.1139/y82-057).</w:t>
      </w:r>
    </w:p>
    <w:p w14:paraId="38E8B6B3" w14:textId="77777777" w:rsidR="0027430D" w:rsidRPr="0027430D" w:rsidRDefault="0027430D" w:rsidP="0027430D">
      <w:pPr>
        <w:pStyle w:val="EndNoteBibliography"/>
      </w:pPr>
      <w:r w:rsidRPr="0027430D">
        <w:t xml:space="preserve">[18] Sand, C.A., Starr, A., Nandi, M. &amp; Grant, A.D. 2015 Blockade or deletion of transient receptor potential vanilloid 4 (TRPV4) is not protective in a murine model of sepsis. </w:t>
      </w:r>
      <w:r w:rsidRPr="0027430D">
        <w:rPr>
          <w:i/>
        </w:rPr>
        <w:t>F1000Res</w:t>
      </w:r>
      <w:r w:rsidRPr="0027430D">
        <w:t xml:space="preserve"> </w:t>
      </w:r>
      <w:r w:rsidRPr="0027430D">
        <w:rPr>
          <w:b/>
        </w:rPr>
        <w:t>4</w:t>
      </w:r>
      <w:r w:rsidRPr="0027430D">
        <w:t>, 93. (doi:10.12688/f1000research.6298.1).</w:t>
      </w:r>
    </w:p>
    <w:p w14:paraId="238F62CC" w14:textId="77777777" w:rsidR="0027430D" w:rsidRPr="0027430D" w:rsidRDefault="0027430D" w:rsidP="0027430D">
      <w:pPr>
        <w:pStyle w:val="EndNoteBibliography"/>
      </w:pPr>
      <w:r w:rsidRPr="0027430D">
        <w:t xml:space="preserve">[19] Cheung, M., Bao, W., Behm, D.J., Brooks, C.A., Bury, M.J., Dowdell, S.E., Eidam, H.S., Fox, R.M., Goodman, K.B., Holt, D.A., et al. 2017 Discovery of GSK2193874: An Orally Active, Potent, and Selective Blocker of Transient Receptor Potential Vanilloid 4. </w:t>
      </w:r>
      <w:r w:rsidRPr="0027430D">
        <w:rPr>
          <w:i/>
        </w:rPr>
        <w:t>ACS Med Chem Lett</w:t>
      </w:r>
      <w:r w:rsidRPr="0027430D">
        <w:t xml:space="preserve"> </w:t>
      </w:r>
      <w:r w:rsidRPr="0027430D">
        <w:rPr>
          <w:b/>
        </w:rPr>
        <w:t>8</w:t>
      </w:r>
      <w:r w:rsidRPr="0027430D">
        <w:t>, 549-554. (doi:10.1021/acsmedchemlett.7b00094).</w:t>
      </w:r>
    </w:p>
    <w:p w14:paraId="1B3F58BD" w14:textId="77777777" w:rsidR="0027430D" w:rsidRPr="0027430D" w:rsidRDefault="0027430D" w:rsidP="0027430D">
      <w:pPr>
        <w:pStyle w:val="EndNoteBibliography"/>
      </w:pPr>
      <w:r w:rsidRPr="0027430D">
        <w:t xml:space="preserve">[20] Shannon, A.H., Elder, C.T., Lu, G., Su, G., Mast, A., Salmon, M.D., Montgomery, W.G., Spinosa, M.D., Upchurch, G.R., Jr. &amp; Sharma, A.K. 2020 Pharmacologic inhibition of transient receptor channel vanilloid 4 attenuates abdominal aortic aneurysm formation. </w:t>
      </w:r>
      <w:r w:rsidRPr="0027430D">
        <w:rPr>
          <w:i/>
        </w:rPr>
        <w:t>FASEB J</w:t>
      </w:r>
      <w:r w:rsidRPr="0027430D">
        <w:t>. (doi:10.1096/fj.202000251R).</w:t>
      </w:r>
    </w:p>
    <w:p w14:paraId="3056C5B6" w14:textId="77777777" w:rsidR="0027430D" w:rsidRPr="0027430D" w:rsidRDefault="0027430D" w:rsidP="0027430D">
      <w:pPr>
        <w:pStyle w:val="EndNoteBibliography"/>
      </w:pPr>
      <w:r w:rsidRPr="0027430D">
        <w:t xml:space="preserve">[21] Thorneloe, K.S., Cheung, M., Holt, D.A. &amp; Willette, R.N. 2017 PROPERTIES OF THE TRPV4 AGONIST GSK1016790A AND the TRPV4 ANTAGONIST GSK2193874. </w:t>
      </w:r>
      <w:r w:rsidRPr="0027430D">
        <w:rPr>
          <w:i/>
        </w:rPr>
        <w:t>Physiol Rev</w:t>
      </w:r>
      <w:r w:rsidRPr="0027430D">
        <w:t xml:space="preserve"> </w:t>
      </w:r>
      <w:r w:rsidRPr="0027430D">
        <w:rPr>
          <w:b/>
        </w:rPr>
        <w:t>97</w:t>
      </w:r>
      <w:r w:rsidRPr="0027430D">
        <w:t>, 1231-1232. (doi:10.1152/physrev.00019.2017).</w:t>
      </w:r>
    </w:p>
    <w:p w14:paraId="3C8B22E8" w14:textId="77777777" w:rsidR="0027430D" w:rsidRPr="0027430D" w:rsidRDefault="0027430D" w:rsidP="0027430D">
      <w:pPr>
        <w:pStyle w:val="EndNoteBibliography"/>
      </w:pPr>
      <w:r w:rsidRPr="0027430D">
        <w:t xml:space="preserve">[22] Zhu, Y.H. &amp; Pei, Z.M. 2018 GSK2193874 treatment at heatstroke onset reduced cell apoptosis in heatstroke mice. </w:t>
      </w:r>
      <w:r w:rsidRPr="0027430D">
        <w:rPr>
          <w:i/>
        </w:rPr>
        <w:t>Cell Mol Biol (Noisy-le-grand)</w:t>
      </w:r>
      <w:r w:rsidRPr="0027430D">
        <w:t xml:space="preserve"> </w:t>
      </w:r>
      <w:r w:rsidRPr="0027430D">
        <w:rPr>
          <w:b/>
        </w:rPr>
        <w:t>64</w:t>
      </w:r>
      <w:r w:rsidRPr="0027430D">
        <w:t>, 36-42.</w:t>
      </w:r>
    </w:p>
    <w:p w14:paraId="37AAC287" w14:textId="77777777" w:rsidR="0027430D" w:rsidRPr="0027430D" w:rsidRDefault="0027430D" w:rsidP="0027430D">
      <w:pPr>
        <w:pStyle w:val="EndNoteBibliography"/>
      </w:pPr>
      <w:r w:rsidRPr="0027430D">
        <w:t xml:space="preserve">[23] Thorneloe, K.S., Cheung, M., Bao, W., Alsaid, H., Lenhard, S., Jian, M.Y., Costell, M., Maniscalco-Hauk, K., Krawiec, J.A., Olzinski, A., et al. 2012 An orally active TRPV4 channel blocker prevents and resolves pulmonary edema induced by heart failure. </w:t>
      </w:r>
      <w:r w:rsidRPr="0027430D">
        <w:rPr>
          <w:i/>
        </w:rPr>
        <w:t>Sci Transl Med</w:t>
      </w:r>
      <w:r w:rsidRPr="0027430D">
        <w:t xml:space="preserve"> </w:t>
      </w:r>
      <w:r w:rsidRPr="0027430D">
        <w:rPr>
          <w:b/>
        </w:rPr>
        <w:t>4</w:t>
      </w:r>
      <w:r w:rsidRPr="0027430D">
        <w:t>, 159ra148. (doi:10.1126/scitranslmed.3004276).</w:t>
      </w:r>
    </w:p>
    <w:p w14:paraId="2C9E04D7" w14:textId="77777777" w:rsidR="0027430D" w:rsidRPr="0027430D" w:rsidRDefault="0027430D" w:rsidP="0027430D">
      <w:pPr>
        <w:pStyle w:val="EndNoteBibliography"/>
      </w:pPr>
      <w:r w:rsidRPr="0027430D">
        <w:t xml:space="preserve">[24] Li, M., Fang, X.Z., Zheng, Y.F., Xie, Y.B., Ma, X.D., Liu, X.T., Xia, Y. &amp; Shao, D.H. 2019 Transient receptor potential vanilloid 4 is a critical mediator in LPS mediated inflammation by mediating calcineurin/NFATc3 signaling. </w:t>
      </w:r>
      <w:r w:rsidRPr="0027430D">
        <w:rPr>
          <w:i/>
        </w:rPr>
        <w:t>Biochem Biophys Res Commun</w:t>
      </w:r>
      <w:r w:rsidRPr="0027430D">
        <w:t xml:space="preserve"> </w:t>
      </w:r>
      <w:r w:rsidRPr="0027430D">
        <w:rPr>
          <w:b/>
        </w:rPr>
        <w:t>513</w:t>
      </w:r>
      <w:r w:rsidRPr="0027430D">
        <w:t>, 1005-1012. (doi:10.1016/j.bbrc.2019.04.020).</w:t>
      </w:r>
    </w:p>
    <w:p w14:paraId="032CA569" w14:textId="77777777" w:rsidR="0027430D" w:rsidRPr="0027430D" w:rsidRDefault="0027430D" w:rsidP="0027430D">
      <w:pPr>
        <w:pStyle w:val="EndNoteBibliography"/>
      </w:pPr>
      <w:r w:rsidRPr="0027430D">
        <w:t xml:space="preserve">[25] Dias, F.C., Alves, V.S., Matias, D.O., Figueiredo, C.P., Miranda, A.L.P., Passos, G.F. &amp; Costa, R. 2019 The selective TRPV4 channel antagonist HC-067047 attenuates mechanical allodynia in diabetic mice. </w:t>
      </w:r>
      <w:r w:rsidRPr="0027430D">
        <w:rPr>
          <w:i/>
        </w:rPr>
        <w:t>Eur J Pharmacol</w:t>
      </w:r>
      <w:r w:rsidRPr="0027430D">
        <w:t xml:space="preserve"> </w:t>
      </w:r>
      <w:r w:rsidRPr="0027430D">
        <w:rPr>
          <w:b/>
        </w:rPr>
        <w:t>856</w:t>
      </w:r>
      <w:r w:rsidRPr="0027430D">
        <w:t>, 172408. (doi:10.1016/j.ejphar.2019.172408).</w:t>
      </w:r>
    </w:p>
    <w:p w14:paraId="6DB4A854" w14:textId="77777777" w:rsidR="0027430D" w:rsidRPr="0027430D" w:rsidRDefault="0027430D" w:rsidP="0027430D">
      <w:pPr>
        <w:pStyle w:val="EndNoteBibliography"/>
      </w:pPr>
      <w:r w:rsidRPr="0027430D">
        <w:t xml:space="preserve">[26] Voets, T., Prenen, J., Vriens, J., Watanabe, H., Janssens, A., Wissenbach, U., Bodding, M., Droogmans, G. &amp; Nilius, B. 2002 Molecular determinants of permeation through the cation channel TRPV4. </w:t>
      </w:r>
      <w:r w:rsidRPr="0027430D">
        <w:rPr>
          <w:i/>
        </w:rPr>
        <w:t>Journal of Biological Chemistry</w:t>
      </w:r>
      <w:r w:rsidRPr="0027430D">
        <w:t xml:space="preserve"> </w:t>
      </w:r>
      <w:r w:rsidRPr="0027430D">
        <w:rPr>
          <w:b/>
        </w:rPr>
        <w:t>277</w:t>
      </w:r>
      <w:r w:rsidRPr="0027430D">
        <w:t>, 33704-33710. (doi:10.1074/jbc.M204828200</w:t>
      </w:r>
    </w:p>
    <w:p w14:paraId="1AABE9C3" w14:textId="77777777" w:rsidR="0027430D" w:rsidRPr="0027430D" w:rsidRDefault="0027430D" w:rsidP="0027430D">
      <w:pPr>
        <w:pStyle w:val="EndNoteBibliography"/>
      </w:pPr>
      <w:r w:rsidRPr="0027430D">
        <w:t>M204828200 [pii]).</w:t>
      </w:r>
    </w:p>
    <w:p w14:paraId="1F7A6EE8" w14:textId="77777777" w:rsidR="0027430D" w:rsidRPr="0027430D" w:rsidRDefault="0027430D" w:rsidP="0027430D">
      <w:pPr>
        <w:pStyle w:val="EndNoteBibliography"/>
      </w:pPr>
      <w:r w:rsidRPr="0027430D">
        <w:t xml:space="preserve">[27] Watanabe, H., Davis, J.B., Smart, D., Jerman, J.C., Smith, G.D., Hayes, P., Vriens, J., Cairns, W., Wissenbach, U., Prenen, J., et al. 2002 Activation of TRPV4 channels (hVRL-2/mTRP12) by phorbol derivatives. </w:t>
      </w:r>
      <w:r w:rsidRPr="0027430D">
        <w:rPr>
          <w:i/>
        </w:rPr>
        <w:t>Journal of Biological Chemistry</w:t>
      </w:r>
      <w:r w:rsidRPr="0027430D">
        <w:t xml:space="preserve"> </w:t>
      </w:r>
      <w:r w:rsidRPr="0027430D">
        <w:rPr>
          <w:b/>
        </w:rPr>
        <w:t>277</w:t>
      </w:r>
      <w:r w:rsidRPr="0027430D">
        <w:t>, 13569-13577. (doi:10.1074/jbc.M200062200).</w:t>
      </w:r>
    </w:p>
    <w:p w14:paraId="24813546" w14:textId="77777777" w:rsidR="0027430D" w:rsidRPr="0027430D" w:rsidRDefault="0027430D" w:rsidP="0027430D">
      <w:pPr>
        <w:pStyle w:val="EndNoteBibliography"/>
      </w:pPr>
      <w:r w:rsidRPr="0027430D">
        <w:t xml:space="preserve">[28] Chung, M.K., Lee, H. &amp; Caterina, M.J. 2003 Warm temperatures activate TRPV4 in mouse 308 keratinocytes. </w:t>
      </w:r>
      <w:r w:rsidRPr="0027430D">
        <w:rPr>
          <w:i/>
        </w:rPr>
        <w:t>J Biol Chem</w:t>
      </w:r>
      <w:r w:rsidRPr="0027430D">
        <w:t xml:space="preserve"> </w:t>
      </w:r>
      <w:r w:rsidRPr="0027430D">
        <w:rPr>
          <w:b/>
        </w:rPr>
        <w:t>278</w:t>
      </w:r>
      <w:r w:rsidRPr="0027430D">
        <w:t>, 32037-32046. (doi:10.1074/jbc.M303251200).</w:t>
      </w:r>
    </w:p>
    <w:p w14:paraId="6CA6144C" w14:textId="77777777" w:rsidR="0027430D" w:rsidRPr="0027430D" w:rsidRDefault="0027430D" w:rsidP="0027430D">
      <w:pPr>
        <w:pStyle w:val="EndNoteBibliography"/>
      </w:pPr>
      <w:r w:rsidRPr="0027430D">
        <w:t xml:space="preserve">[29] Watanabe, H., Vriens, J., Suh, S.H., Benham, C.D., Droogmans, G. &amp; Nilius, B. 2002 Heat-evoked activation of TRPV4 channels in a HEK293 cell expression system and in native mouse aorta endothelial cells. </w:t>
      </w:r>
      <w:r w:rsidRPr="0027430D">
        <w:rPr>
          <w:i/>
        </w:rPr>
        <w:t>The Journal of biological chemistry</w:t>
      </w:r>
      <w:r w:rsidRPr="0027430D">
        <w:t xml:space="preserve"> </w:t>
      </w:r>
      <w:r w:rsidRPr="0027430D">
        <w:rPr>
          <w:b/>
        </w:rPr>
        <w:t>277</w:t>
      </w:r>
      <w:r w:rsidRPr="0027430D">
        <w:t>, 47044-47051. (doi:10.1074/jbc.M208277200).</w:t>
      </w:r>
    </w:p>
    <w:p w14:paraId="3C39BF1D" w14:textId="77777777" w:rsidR="0027430D" w:rsidRPr="0027430D" w:rsidRDefault="0027430D" w:rsidP="0027430D">
      <w:pPr>
        <w:pStyle w:val="EndNoteBibliography"/>
      </w:pPr>
      <w:r w:rsidRPr="0027430D">
        <w:t xml:space="preserve">[30] Shibasaki, K., Suzuki, M., Mizuno, A. &amp; Tominaga, M. 2007 Effects of Body Temperature on Neural Activity in the Hippocampus: Regulation of Resting Membrane Potentials by </w:t>
      </w:r>
      <w:r w:rsidRPr="0027430D">
        <w:lastRenderedPageBreak/>
        <w:t xml:space="preserve">Transient Receptor Potential Vanilloid 4. </w:t>
      </w:r>
      <w:r w:rsidRPr="0027430D">
        <w:rPr>
          <w:i/>
        </w:rPr>
        <w:t>The Journal of Neuroscience</w:t>
      </w:r>
      <w:r w:rsidRPr="0027430D">
        <w:t xml:space="preserve"> </w:t>
      </w:r>
      <w:r w:rsidRPr="0027430D">
        <w:rPr>
          <w:b/>
        </w:rPr>
        <w:t>27</w:t>
      </w:r>
      <w:r w:rsidRPr="0027430D">
        <w:t>, 1566-1575. (doi:10.1523/jneurosci.4284-06.2007).</w:t>
      </w:r>
    </w:p>
    <w:p w14:paraId="42D46885" w14:textId="77777777" w:rsidR="0027430D" w:rsidRPr="0027430D" w:rsidRDefault="0027430D" w:rsidP="0027430D">
      <w:pPr>
        <w:pStyle w:val="EndNoteBibliography"/>
      </w:pPr>
      <w:r w:rsidRPr="0027430D">
        <w:t xml:space="preserve">[31] Earley, S., Pauyo, T., Drapp, R., Tavares, M.J., Liedtke, W. &amp; Brayden, J.E. 2009 TRPV4-dependent dilation of peripheral resistance arteries influences arterial pressure. </w:t>
      </w:r>
      <w:r w:rsidRPr="0027430D">
        <w:rPr>
          <w:i/>
        </w:rPr>
        <w:t>Am J Physiol Heart Circ Physiol</w:t>
      </w:r>
      <w:r w:rsidRPr="0027430D">
        <w:t xml:space="preserve"> </w:t>
      </w:r>
      <w:r w:rsidRPr="0027430D">
        <w:rPr>
          <w:b/>
        </w:rPr>
        <w:t>297</w:t>
      </w:r>
      <w:r w:rsidRPr="0027430D">
        <w:t>, H1096-1102. (doi:10.1152/ajpheart.00241.2009).</w:t>
      </w:r>
    </w:p>
    <w:p w14:paraId="501AFFA3" w14:textId="77777777" w:rsidR="0027430D" w:rsidRPr="0027430D" w:rsidRDefault="0027430D" w:rsidP="0027430D">
      <w:pPr>
        <w:pStyle w:val="EndNoteBibliography"/>
      </w:pPr>
      <w:r w:rsidRPr="0027430D">
        <w:t xml:space="preserve">[32] Campbell, W.B. &amp; Fleming, I. 2010 Epoxyeicosatrienoic acids and endothelium-dependent responses. </w:t>
      </w:r>
      <w:r w:rsidRPr="0027430D">
        <w:rPr>
          <w:i/>
        </w:rPr>
        <w:t>Pflugers Arch</w:t>
      </w:r>
      <w:r w:rsidRPr="0027430D">
        <w:t xml:space="preserve"> </w:t>
      </w:r>
      <w:r w:rsidRPr="0027430D">
        <w:rPr>
          <w:b/>
        </w:rPr>
        <w:t>459</w:t>
      </w:r>
      <w:r w:rsidRPr="0027430D">
        <w:t>, 881-895. (doi:10.1007/s00424-010-0804-6).</w:t>
      </w:r>
    </w:p>
    <w:p w14:paraId="088DFBA0" w14:textId="77777777" w:rsidR="0027430D" w:rsidRPr="0027430D" w:rsidRDefault="0027430D" w:rsidP="0027430D">
      <w:pPr>
        <w:pStyle w:val="EndNoteBibliography"/>
      </w:pPr>
      <w:r w:rsidRPr="0027430D">
        <w:t xml:space="preserve">[33] Filosa, J.A., Yao, X. &amp; Rath, G. 2013 TRPV4 and the regulation of vascular tone. </w:t>
      </w:r>
      <w:r w:rsidRPr="0027430D">
        <w:rPr>
          <w:i/>
        </w:rPr>
        <w:t>J Cardiovasc Pharmacol</w:t>
      </w:r>
      <w:r w:rsidRPr="0027430D">
        <w:t xml:space="preserve"> </w:t>
      </w:r>
      <w:r w:rsidRPr="0027430D">
        <w:rPr>
          <w:b/>
        </w:rPr>
        <w:t>61</w:t>
      </w:r>
      <w:r w:rsidRPr="0027430D">
        <w:t>, 113-119. (doi:10.1097/FJC.0b013e318279ba42).</w:t>
      </w:r>
    </w:p>
    <w:p w14:paraId="2221317D" w14:textId="77777777" w:rsidR="0027430D" w:rsidRPr="0027430D" w:rsidRDefault="0027430D" w:rsidP="0027430D">
      <w:pPr>
        <w:pStyle w:val="EndNoteBibliography"/>
      </w:pPr>
      <w:r w:rsidRPr="0027430D">
        <w:t xml:space="preserve">[34] Pankey, E.A., Zsombok, A., Lasker, G.F. &amp; Kadowitz, P.J. 2014 Analysis of responses to the TRPV4 agonist GSK1016790A in the pulmonary vascular bed of the intact-chest rat. </w:t>
      </w:r>
      <w:r w:rsidRPr="0027430D">
        <w:rPr>
          <w:i/>
        </w:rPr>
        <w:t>Am J Physiol Heart Circ Physiol</w:t>
      </w:r>
      <w:r w:rsidRPr="0027430D">
        <w:t xml:space="preserve"> </w:t>
      </w:r>
      <w:r w:rsidRPr="0027430D">
        <w:rPr>
          <w:b/>
        </w:rPr>
        <w:t>306</w:t>
      </w:r>
      <w:r w:rsidRPr="0027430D">
        <w:t>, H33-H40. (doi:10.1152/ajpheart.00303.2013).</w:t>
      </w:r>
    </w:p>
    <w:p w14:paraId="7FEA59F0" w14:textId="77777777" w:rsidR="0027430D" w:rsidRPr="0027430D" w:rsidRDefault="0027430D" w:rsidP="0027430D">
      <w:pPr>
        <w:pStyle w:val="EndNoteBibliography"/>
      </w:pPr>
      <w:r w:rsidRPr="0027430D">
        <w:t xml:space="preserve">[35] Suzuki, M., Mizuno, A., Kodaira, K. &amp; Imai, M. 2003 Impaired pressure sensation in mice lacking TRPV4. </w:t>
      </w:r>
      <w:r w:rsidRPr="0027430D">
        <w:rPr>
          <w:i/>
        </w:rPr>
        <w:t>J Biol Chem</w:t>
      </w:r>
      <w:r w:rsidRPr="0027430D">
        <w:t xml:space="preserve"> </w:t>
      </w:r>
      <w:r w:rsidRPr="0027430D">
        <w:rPr>
          <w:b/>
        </w:rPr>
        <w:t>278</w:t>
      </w:r>
      <w:r w:rsidRPr="0027430D">
        <w:t>, 22664-22668. (doi:10.1074/jbc.M302561200).</w:t>
      </w:r>
    </w:p>
    <w:p w14:paraId="6D0D6523" w14:textId="77777777" w:rsidR="0027430D" w:rsidRPr="0027430D" w:rsidRDefault="0027430D" w:rsidP="0027430D">
      <w:pPr>
        <w:pStyle w:val="EndNoteBibliography"/>
      </w:pPr>
      <w:r w:rsidRPr="0027430D">
        <w:t xml:space="preserve">[36] Todaka, H., Taniguchi, J., Satoh, J., Mizuno, A. &amp; Suzuki, M. 2004 Warm temperature-sensitive transient receptor potential vanilloid 4 (TRPV4) plays an essential role in thermal hyperalgesia. </w:t>
      </w:r>
      <w:r w:rsidRPr="0027430D">
        <w:rPr>
          <w:i/>
        </w:rPr>
        <w:t>J Biol Chem</w:t>
      </w:r>
      <w:r w:rsidRPr="0027430D">
        <w:t xml:space="preserve"> </w:t>
      </w:r>
      <w:r w:rsidRPr="0027430D">
        <w:rPr>
          <w:b/>
        </w:rPr>
        <w:t>279</w:t>
      </w:r>
      <w:r w:rsidRPr="0027430D">
        <w:t>, 35133-35138. (doi:10.1074/jbc.M406260200).</w:t>
      </w:r>
    </w:p>
    <w:p w14:paraId="098B7796" w14:textId="77777777" w:rsidR="0027430D" w:rsidRPr="0027430D" w:rsidRDefault="0027430D" w:rsidP="0027430D">
      <w:pPr>
        <w:pStyle w:val="EndNoteBibliography"/>
      </w:pPr>
      <w:r w:rsidRPr="0027430D">
        <w:t xml:space="preserve">[37] Lee, H., Iida, T., Mizuno, A., Suzuki, M. &amp; Caterina, M.J. 2005 Altered thermal selection behavior in mice lacking transient receptor potential vanilloid 4. </w:t>
      </w:r>
      <w:r w:rsidRPr="0027430D">
        <w:rPr>
          <w:i/>
        </w:rPr>
        <w:t>J Neurosci</w:t>
      </w:r>
      <w:r w:rsidRPr="0027430D">
        <w:t xml:space="preserve"> </w:t>
      </w:r>
      <w:r w:rsidRPr="0027430D">
        <w:rPr>
          <w:b/>
        </w:rPr>
        <w:t>25</w:t>
      </w:r>
      <w:r w:rsidRPr="0027430D">
        <w:t>, 1304-1310. (doi:10.1523/JNEUROSCI.4745.04.2005).</w:t>
      </w:r>
    </w:p>
    <w:p w14:paraId="499EF849" w14:textId="77777777" w:rsidR="0027430D" w:rsidRPr="0027430D" w:rsidRDefault="0027430D" w:rsidP="0027430D">
      <w:pPr>
        <w:pStyle w:val="EndNoteBibliography"/>
      </w:pPr>
      <w:r w:rsidRPr="0027430D">
        <w:t xml:space="preserve">[38] Vizin, R.C., Scarpellini Cda, S., Ishikawa, D.T., Correa, G.M., de Souza, C.O., Gargaglioni, L.H., Carrettiero, D.C., Bicego, K.C. &amp; Almeida, M.C. 2015 TRPV4 activates autonomic and behavioural warmth-defence responses in Wistar rats. </w:t>
      </w:r>
      <w:r w:rsidRPr="0027430D">
        <w:rPr>
          <w:i/>
        </w:rPr>
        <w:t>Acta Physiol (Oxf)</w:t>
      </w:r>
      <w:r w:rsidRPr="0027430D">
        <w:t xml:space="preserve"> </w:t>
      </w:r>
      <w:r w:rsidRPr="0027430D">
        <w:rPr>
          <w:b/>
        </w:rPr>
        <w:t>214</w:t>
      </w:r>
      <w:r w:rsidRPr="0027430D">
        <w:t>, 275-289. (doi:10.1111/apha.12477).</w:t>
      </w:r>
    </w:p>
    <w:p w14:paraId="21C14365" w14:textId="77777777" w:rsidR="0027430D" w:rsidRPr="0027430D" w:rsidRDefault="0027430D" w:rsidP="0027430D">
      <w:pPr>
        <w:pStyle w:val="EndNoteBibliography"/>
      </w:pPr>
      <w:r w:rsidRPr="0027430D">
        <w:t xml:space="preserve">[39] Feng, M., Whitesall, S., Zhang, Y., Beibel, M., D'Alecy, L. &amp; DiPetrillo, K. 2008 Validation of volume-pressure recording tail-cuff blood pressure measurements. </w:t>
      </w:r>
      <w:r w:rsidRPr="0027430D">
        <w:rPr>
          <w:i/>
        </w:rPr>
        <w:t>Am J Hypertens</w:t>
      </w:r>
      <w:r w:rsidRPr="0027430D">
        <w:t xml:space="preserve"> </w:t>
      </w:r>
      <w:r w:rsidRPr="0027430D">
        <w:rPr>
          <w:b/>
        </w:rPr>
        <w:t>21</w:t>
      </w:r>
      <w:r w:rsidRPr="0027430D">
        <w:t>, 1288-1291. (doi:10.1038/ajh.2008.301).</w:t>
      </w:r>
    </w:p>
    <w:p w14:paraId="2120F6FF" w14:textId="77777777" w:rsidR="0027430D" w:rsidRPr="0027430D" w:rsidRDefault="0027430D" w:rsidP="0027430D">
      <w:pPr>
        <w:pStyle w:val="EndNoteBibliography"/>
      </w:pPr>
      <w:r w:rsidRPr="0027430D">
        <w:t xml:space="preserve">[40] Barbieri, R., Matten, E.C., Alabi, A.A. &amp; Brown, E.N. 2005 A point-process model of human heartbeat intervals: new definitions of heart rate and heart rate variability. </w:t>
      </w:r>
      <w:r w:rsidRPr="0027430D">
        <w:rPr>
          <w:i/>
        </w:rPr>
        <w:t>Am J Physiol Heart Circ Physiol</w:t>
      </w:r>
      <w:r w:rsidRPr="0027430D">
        <w:t xml:space="preserve"> </w:t>
      </w:r>
      <w:r w:rsidRPr="0027430D">
        <w:rPr>
          <w:b/>
        </w:rPr>
        <w:t>288</w:t>
      </w:r>
      <w:r w:rsidRPr="0027430D">
        <w:t>, H424-435. (doi:10.1152/ajpheart.00482.2003).</w:t>
      </w:r>
    </w:p>
    <w:p w14:paraId="42F04569" w14:textId="77777777" w:rsidR="0027430D" w:rsidRPr="0027430D" w:rsidRDefault="0027430D" w:rsidP="0027430D">
      <w:pPr>
        <w:pStyle w:val="EndNoteBibliography"/>
      </w:pPr>
      <w:r w:rsidRPr="0027430D">
        <w:t xml:space="preserve">[41] Malik, M. 1996 Heart rate variability: standards of measurement, physiological interpretation and clinical use. Task Force of the European Society of Cardiology and the North American Society of Pacing and Electrophysiology. </w:t>
      </w:r>
      <w:r w:rsidRPr="0027430D">
        <w:rPr>
          <w:i/>
        </w:rPr>
        <w:t>Circulation</w:t>
      </w:r>
      <w:r w:rsidRPr="0027430D">
        <w:t xml:space="preserve"> </w:t>
      </w:r>
      <w:r w:rsidRPr="0027430D">
        <w:rPr>
          <w:b/>
        </w:rPr>
        <w:t>93</w:t>
      </w:r>
      <w:r w:rsidRPr="0027430D">
        <w:t>, 1043-1065.</w:t>
      </w:r>
    </w:p>
    <w:p w14:paraId="59115553" w14:textId="77777777" w:rsidR="0027430D" w:rsidRPr="0027430D" w:rsidRDefault="0027430D" w:rsidP="0027430D">
      <w:pPr>
        <w:pStyle w:val="EndNoteBibliography"/>
      </w:pPr>
      <w:r w:rsidRPr="0027430D">
        <w:t xml:space="preserve">[42] Kim, J.W., Seok, H.S. &amp; Shin, H. 2021 Is Ultra-Short-Term Heart Rate Variability Valid in Non-static Conditions? </w:t>
      </w:r>
      <w:r w:rsidRPr="0027430D">
        <w:rPr>
          <w:i/>
        </w:rPr>
        <w:t>Frontiers in Physiology</w:t>
      </w:r>
      <w:r w:rsidRPr="0027430D">
        <w:t xml:space="preserve"> </w:t>
      </w:r>
      <w:r w:rsidRPr="0027430D">
        <w:rPr>
          <w:b/>
        </w:rPr>
        <w:t>12</w:t>
      </w:r>
      <w:r w:rsidRPr="0027430D">
        <w:t>. (doi:10.3389/fphys.2021.596060).</w:t>
      </w:r>
    </w:p>
    <w:p w14:paraId="1BFFA23C" w14:textId="77777777" w:rsidR="0027430D" w:rsidRPr="0027430D" w:rsidRDefault="0027430D" w:rsidP="0027430D">
      <w:pPr>
        <w:pStyle w:val="EndNoteBibliography"/>
      </w:pPr>
      <w:r w:rsidRPr="0027430D">
        <w:t xml:space="preserve">[43] Hamilton, R.M., McKechnie, P.S. &amp; Macfarlane, P.W. 2004 Can cardiac vagal tone be estimated from the 10-second ECG? </w:t>
      </w:r>
      <w:r w:rsidRPr="0027430D">
        <w:rPr>
          <w:i/>
        </w:rPr>
        <w:t>Int J Cardiol</w:t>
      </w:r>
      <w:r w:rsidRPr="0027430D">
        <w:t xml:space="preserve"> </w:t>
      </w:r>
      <w:r w:rsidRPr="0027430D">
        <w:rPr>
          <w:b/>
        </w:rPr>
        <w:t>95</w:t>
      </w:r>
      <w:r w:rsidRPr="0027430D">
        <w:t>, 109-115. (doi:10.1016/j.ijcard.2003.07.005).</w:t>
      </w:r>
    </w:p>
    <w:p w14:paraId="5239B566" w14:textId="77777777" w:rsidR="0027430D" w:rsidRPr="0027430D" w:rsidRDefault="0027430D" w:rsidP="0027430D">
      <w:pPr>
        <w:pStyle w:val="EndNoteBibliography"/>
      </w:pPr>
      <w:r w:rsidRPr="0027430D">
        <w:t xml:space="preserve">[44] Tochinai, R., Sekizawa, S.-i., Kobayashi, H. &amp; Kuwahara, M. 2021 Autonomic nervous activity in rats can be evaluated by blood photoplethysmography-derived pulse rate variability analysis. </w:t>
      </w:r>
      <w:r w:rsidRPr="0027430D">
        <w:rPr>
          <w:i/>
        </w:rPr>
        <w:t>Translational and Regulatory Sciences</w:t>
      </w:r>
      <w:r w:rsidRPr="0027430D">
        <w:t xml:space="preserve"> </w:t>
      </w:r>
      <w:r w:rsidRPr="0027430D">
        <w:rPr>
          <w:b/>
        </w:rPr>
        <w:t>3</w:t>
      </w:r>
      <w:r w:rsidRPr="0027430D">
        <w:t>, 17-21. (doi:10.33611/trs.2021-001).</w:t>
      </w:r>
    </w:p>
    <w:p w14:paraId="587761F0" w14:textId="77777777" w:rsidR="0027430D" w:rsidRPr="0027430D" w:rsidRDefault="0027430D" w:rsidP="0027430D">
      <w:pPr>
        <w:pStyle w:val="EndNoteBibliography"/>
      </w:pPr>
      <w:r w:rsidRPr="0027430D">
        <w:t xml:space="preserve">[45] Fleisher, L.A., Frank, S.M., Sessler, D.I., Cheng, C., Matsukawa, T. &amp; Vannier, C.A. 1996 Thermoregulation and heart rate variability. </w:t>
      </w:r>
      <w:r w:rsidRPr="0027430D">
        <w:rPr>
          <w:i/>
        </w:rPr>
        <w:t>Clin Sci (Lond)</w:t>
      </w:r>
      <w:r w:rsidRPr="0027430D">
        <w:t xml:space="preserve"> </w:t>
      </w:r>
      <w:r w:rsidRPr="0027430D">
        <w:rPr>
          <w:b/>
        </w:rPr>
        <w:t>90</w:t>
      </w:r>
      <w:r w:rsidRPr="0027430D">
        <w:t>, 97-103. (doi:10.1042/cs0900097).</w:t>
      </w:r>
    </w:p>
    <w:p w14:paraId="2C0B22FF" w14:textId="77777777" w:rsidR="0027430D" w:rsidRPr="0027430D" w:rsidRDefault="0027430D" w:rsidP="0027430D">
      <w:pPr>
        <w:pStyle w:val="EndNoteBibliography"/>
      </w:pPr>
      <w:r w:rsidRPr="0027430D">
        <w:lastRenderedPageBreak/>
        <w:t xml:space="preserve">[46] McSharry, P.E., Clifford, G.D., Tarassenko, L. &amp; Smith, L.A. 2003 A dynamical model for generating synthetic electrocardiogram signals. </w:t>
      </w:r>
      <w:r w:rsidRPr="0027430D">
        <w:rPr>
          <w:i/>
        </w:rPr>
        <w:t>IEEE Transactions on Biomedical Engineering</w:t>
      </w:r>
      <w:r w:rsidRPr="0027430D">
        <w:t xml:space="preserve"> </w:t>
      </w:r>
      <w:r w:rsidRPr="0027430D">
        <w:rPr>
          <w:b/>
        </w:rPr>
        <w:t>50</w:t>
      </w:r>
      <w:r w:rsidRPr="0027430D">
        <w:t>, 289-294. (doi:10.1109/tbme.2003.808805).</w:t>
      </w:r>
    </w:p>
    <w:p w14:paraId="7726D12A" w14:textId="77777777" w:rsidR="0027430D" w:rsidRPr="0027430D" w:rsidRDefault="0027430D" w:rsidP="0027430D">
      <w:pPr>
        <w:pStyle w:val="EndNoteBibliography"/>
      </w:pPr>
      <w:r w:rsidRPr="0027430D">
        <w:t xml:space="preserve">[47] Lomb, N.R. 1976 Least-Squares Frequency Analysis Of Unequally Spaced Data. </w:t>
      </w:r>
      <w:r w:rsidRPr="0027430D">
        <w:rPr>
          <w:i/>
        </w:rPr>
        <w:t>Astrophysics and Space Science</w:t>
      </w:r>
      <w:r w:rsidRPr="0027430D">
        <w:t xml:space="preserve"> </w:t>
      </w:r>
      <w:r w:rsidRPr="0027430D">
        <w:rPr>
          <w:b/>
        </w:rPr>
        <w:t>39</w:t>
      </w:r>
      <w:r w:rsidRPr="0027430D">
        <w:t>, 447--446.</w:t>
      </w:r>
    </w:p>
    <w:p w14:paraId="53EE14EC" w14:textId="77777777" w:rsidR="0027430D" w:rsidRPr="0027430D" w:rsidRDefault="0027430D" w:rsidP="0027430D">
      <w:pPr>
        <w:pStyle w:val="EndNoteBibliography"/>
      </w:pPr>
      <w:r w:rsidRPr="0027430D">
        <w:t xml:space="preserve">[48] Scargle, J.D. 1982 Studies in astronomical time series analysis. II. Statistical aspects of spectral analysis of unevenly spaced data. </w:t>
      </w:r>
      <w:r w:rsidRPr="0027430D">
        <w:rPr>
          <w:i/>
        </w:rPr>
        <w:t>Astrophys J</w:t>
      </w:r>
      <w:r w:rsidRPr="0027430D">
        <w:t xml:space="preserve"> </w:t>
      </w:r>
      <w:r w:rsidRPr="0027430D">
        <w:rPr>
          <w:b/>
        </w:rPr>
        <w:t>263</w:t>
      </w:r>
      <w:r w:rsidRPr="0027430D">
        <w:t>, 835-853.</w:t>
      </w:r>
    </w:p>
    <w:p w14:paraId="3D1D6A12" w14:textId="77777777" w:rsidR="0027430D" w:rsidRPr="0027430D" w:rsidRDefault="0027430D" w:rsidP="0027430D">
      <w:pPr>
        <w:pStyle w:val="EndNoteBibliography"/>
      </w:pPr>
      <w:r w:rsidRPr="0027430D">
        <w:t xml:space="preserve">[49] White, J.P., Cibelli, M., Urban, L., Nilius, B., McGeown, J.G. &amp; Nagy, I. 2016 TRPV4: Molecular Conductor of a Diverse Orchestra. </w:t>
      </w:r>
      <w:r w:rsidRPr="0027430D">
        <w:rPr>
          <w:i/>
        </w:rPr>
        <w:t>Physiol Rev</w:t>
      </w:r>
      <w:r w:rsidRPr="0027430D">
        <w:t xml:space="preserve"> </w:t>
      </w:r>
      <w:r w:rsidRPr="0027430D">
        <w:rPr>
          <w:b/>
        </w:rPr>
        <w:t>96</w:t>
      </w:r>
      <w:r w:rsidRPr="0027430D">
        <w:t>, 911-973. (doi:10.1152/physrev.00016.2015).</w:t>
      </w:r>
    </w:p>
    <w:p w14:paraId="347E92CC" w14:textId="77777777" w:rsidR="0027430D" w:rsidRPr="0027430D" w:rsidRDefault="0027430D" w:rsidP="0027430D">
      <w:pPr>
        <w:pStyle w:val="EndNoteBibliography"/>
      </w:pPr>
      <w:r w:rsidRPr="0027430D">
        <w:t xml:space="preserve">[50] Pires, W., Wanner, S.P., Lima, M.R., Oliveira, B.M., Guimarães, J.B., de Lima, D.C., Haibara, A.S., Rodrigues, L.O., Coimbra, C.C. &amp; Lima, N.R. 2010 Sinoaortic denervation prevents enhanced heat loss induced by central cholinergic stimulation during physical exercise. </w:t>
      </w:r>
      <w:r w:rsidRPr="0027430D">
        <w:rPr>
          <w:i/>
        </w:rPr>
        <w:t>Brain Res</w:t>
      </w:r>
      <w:r w:rsidRPr="0027430D">
        <w:t xml:space="preserve"> </w:t>
      </w:r>
      <w:r w:rsidRPr="0027430D">
        <w:rPr>
          <w:b/>
        </w:rPr>
        <w:t>1366</w:t>
      </w:r>
      <w:r w:rsidRPr="0027430D">
        <w:t>, 120-128. (doi:10.1016/j.brainres.2010.09.110).</w:t>
      </w:r>
    </w:p>
    <w:p w14:paraId="7F26E96F" w14:textId="77777777" w:rsidR="0027430D" w:rsidRPr="0027430D" w:rsidRDefault="0027430D" w:rsidP="0027430D">
      <w:pPr>
        <w:pStyle w:val="EndNoteBibliography"/>
      </w:pPr>
      <w:r w:rsidRPr="0027430D">
        <w:t xml:space="preserve">[51] Zhang, D., Ando, M., Yamasaki, F. &amp; Sato, T. 2003 Carotid-sinus baroreflex modulation of core and skin temperatures in rats: an open-loop approach. </w:t>
      </w:r>
      <w:r w:rsidRPr="0027430D">
        <w:rPr>
          <w:i/>
        </w:rPr>
        <w:t>Jpn J Physiol</w:t>
      </w:r>
      <w:r w:rsidRPr="0027430D">
        <w:t xml:space="preserve"> </w:t>
      </w:r>
      <w:r w:rsidRPr="0027430D">
        <w:rPr>
          <w:b/>
        </w:rPr>
        <w:t>53</w:t>
      </w:r>
      <w:r w:rsidRPr="0027430D">
        <w:t>, 461-466. (doi:10.2170/jjphysiol.53.461).</w:t>
      </w:r>
    </w:p>
    <w:p w14:paraId="43E9ABCD" w14:textId="77777777" w:rsidR="0027430D" w:rsidRPr="0027430D" w:rsidRDefault="0027430D" w:rsidP="0027430D">
      <w:pPr>
        <w:pStyle w:val="EndNoteBibliography"/>
      </w:pPr>
      <w:r w:rsidRPr="0027430D">
        <w:t xml:space="preserve">[52] Feetham, C.H., O'Brien, F. &amp; Barrett-Jolley, R. 2018 Ion Channels in the Paraventricular Hypothalamic Nucleus (PVN); Emerging Diversity and Functional Roles. </w:t>
      </w:r>
      <w:r w:rsidRPr="0027430D">
        <w:rPr>
          <w:i/>
        </w:rPr>
        <w:t>Frontiers in physiology</w:t>
      </w:r>
      <w:r w:rsidRPr="0027430D">
        <w:t xml:space="preserve"> </w:t>
      </w:r>
      <w:r w:rsidRPr="0027430D">
        <w:rPr>
          <w:b/>
        </w:rPr>
        <w:t>9</w:t>
      </w:r>
      <w:r w:rsidRPr="0027430D">
        <w:t>, 760. (doi:10.3389/fphys.2018.00760).</w:t>
      </w:r>
    </w:p>
    <w:p w14:paraId="2A76D6FA" w14:textId="77777777" w:rsidR="0027430D" w:rsidRPr="0027430D" w:rsidRDefault="0027430D" w:rsidP="0027430D">
      <w:pPr>
        <w:pStyle w:val="EndNoteBibliography"/>
      </w:pPr>
      <w:r w:rsidRPr="0027430D">
        <w:t xml:space="preserve">[53] Alawi, K.M., Aubdool, A.A., Liang, L., Wilde, E., Vepa, A., Psefteli, M.P., Brain, S.D. &amp; Keeble, J.E. 2015 The sympathetic nervous system is controlled by transient receptor potential vanilloid 1 in the regulation of body temperature. </w:t>
      </w:r>
      <w:r w:rsidRPr="0027430D">
        <w:rPr>
          <w:i/>
        </w:rPr>
        <w:t>FASEB J</w:t>
      </w:r>
      <w:r w:rsidRPr="0027430D">
        <w:t xml:space="preserve"> </w:t>
      </w:r>
      <w:r w:rsidRPr="0027430D">
        <w:rPr>
          <w:b/>
        </w:rPr>
        <w:t>29</w:t>
      </w:r>
      <w:r w:rsidRPr="0027430D">
        <w:t>, 4285-4298. (doi:10.1096/fj.15-272526).</w:t>
      </w:r>
    </w:p>
    <w:p w14:paraId="0E96F215" w14:textId="77777777" w:rsidR="0027430D" w:rsidRPr="0027430D" w:rsidRDefault="0027430D" w:rsidP="0027430D">
      <w:pPr>
        <w:pStyle w:val="EndNoteBibliography"/>
      </w:pPr>
      <w:r w:rsidRPr="0027430D">
        <w:t xml:space="preserve">[54] Aubdool, A.A., Graepel, R., Kodji, X., Alawi, K.M., Bodkin, J.V., Srivastava, S., Gentry, C., Heads, R., Grant, A.D., Fernandes, E.S., et al. 2014 TRPA1 is essential for the vascular response to environmental cold exposure. </w:t>
      </w:r>
      <w:r w:rsidRPr="0027430D">
        <w:rPr>
          <w:i/>
        </w:rPr>
        <w:t>Nat Commun</w:t>
      </w:r>
      <w:r w:rsidRPr="0027430D">
        <w:t xml:space="preserve"> </w:t>
      </w:r>
      <w:r w:rsidRPr="0027430D">
        <w:rPr>
          <w:b/>
        </w:rPr>
        <w:t>5</w:t>
      </w:r>
      <w:r w:rsidRPr="0027430D">
        <w:t>, 5732. (doi:10.1038/ncomms6732).</w:t>
      </w:r>
    </w:p>
    <w:p w14:paraId="402212DB" w14:textId="77777777" w:rsidR="0027430D" w:rsidRPr="0027430D" w:rsidRDefault="0027430D" w:rsidP="0027430D">
      <w:pPr>
        <w:pStyle w:val="EndNoteBibliography"/>
      </w:pPr>
      <w:r w:rsidRPr="0027430D">
        <w:t xml:space="preserve">[55] Feetham, C.H., Nunn, N. &amp; Barrett-Jolley, R. 2015 The depressor response to intracerebroventricular hypotonic saline is sensitive to TRPV4 antagonist RN1734. </w:t>
      </w:r>
      <w:r w:rsidRPr="0027430D">
        <w:rPr>
          <w:i/>
        </w:rPr>
        <w:t>Front Pharmacol</w:t>
      </w:r>
      <w:r w:rsidRPr="0027430D">
        <w:t xml:space="preserve"> </w:t>
      </w:r>
      <w:r w:rsidRPr="0027430D">
        <w:rPr>
          <w:b/>
        </w:rPr>
        <w:t>6</w:t>
      </w:r>
      <w:r w:rsidRPr="0027430D">
        <w:t>, 83. (doi:10.3389/fphar.2015.00083).</w:t>
      </w:r>
    </w:p>
    <w:p w14:paraId="644F30AE" w14:textId="77777777" w:rsidR="0027430D" w:rsidRPr="0027430D" w:rsidRDefault="0027430D" w:rsidP="0027430D">
      <w:pPr>
        <w:pStyle w:val="EndNoteBibliography"/>
      </w:pPr>
      <w:r w:rsidRPr="0027430D">
        <w:t xml:space="preserve">[56] Feetham, C.H., Nunn, N., Lewis, R., Dart, C. &amp; Barrett-Jolley, R. 2015 TRPV4 and KCa ion channels functionally couple as osmosensors in the paraventricular nucleus. </w:t>
      </w:r>
      <w:r w:rsidRPr="0027430D">
        <w:rPr>
          <w:i/>
        </w:rPr>
        <w:t>Br J Pharmacol</w:t>
      </w:r>
      <w:r w:rsidRPr="0027430D">
        <w:t xml:space="preserve"> </w:t>
      </w:r>
      <w:r w:rsidRPr="0027430D">
        <w:rPr>
          <w:b/>
        </w:rPr>
        <w:t>172</w:t>
      </w:r>
      <w:r w:rsidRPr="0027430D">
        <w:t>, 1753-1768. (doi:10.1111/bph.13023).</w:t>
      </w:r>
    </w:p>
    <w:p w14:paraId="3DC623A1" w14:textId="77777777" w:rsidR="0027430D" w:rsidRPr="0027430D" w:rsidRDefault="0027430D" w:rsidP="0027430D">
      <w:pPr>
        <w:pStyle w:val="EndNoteBibliography"/>
      </w:pPr>
      <w:r w:rsidRPr="0027430D">
        <w:t xml:space="preserve">[57] Thayer, J.F., Yamamoto, S.S. &amp; Brosschot, J.F. 2010 The relationship of autonomic imbalance, heart rate variability and cardiovascular disease risk factors. </w:t>
      </w:r>
      <w:r w:rsidRPr="0027430D">
        <w:rPr>
          <w:i/>
        </w:rPr>
        <w:t>Int J Cardiol</w:t>
      </w:r>
      <w:r w:rsidRPr="0027430D">
        <w:t xml:space="preserve"> </w:t>
      </w:r>
      <w:r w:rsidRPr="0027430D">
        <w:rPr>
          <w:b/>
        </w:rPr>
        <w:t>141</w:t>
      </w:r>
      <w:r w:rsidRPr="0027430D">
        <w:t>, 122-131. (doi:10.1016/j.ijcard.2009.09.543).</w:t>
      </w:r>
    </w:p>
    <w:p w14:paraId="2B0D57A9" w14:textId="77777777" w:rsidR="0027430D" w:rsidRPr="0027430D" w:rsidRDefault="0027430D" w:rsidP="0027430D">
      <w:pPr>
        <w:pStyle w:val="EndNoteBibliography"/>
      </w:pPr>
      <w:r w:rsidRPr="0027430D">
        <w:t xml:space="preserve">[58] Gehrmann, J., Hammer, P.E., Maguire, C.T., Wakimoto, H., Triedman, J.K. &amp; Berul, C.I. 2000 Phenotypic screening for heart rate variability in the mouse. </w:t>
      </w:r>
      <w:r w:rsidRPr="0027430D">
        <w:rPr>
          <w:i/>
        </w:rPr>
        <w:t>Am J Physiol Heart Circ Physiol</w:t>
      </w:r>
      <w:r w:rsidRPr="0027430D">
        <w:t xml:space="preserve"> </w:t>
      </w:r>
      <w:r w:rsidRPr="0027430D">
        <w:rPr>
          <w:b/>
        </w:rPr>
        <w:t>279</w:t>
      </w:r>
      <w:r w:rsidRPr="0027430D">
        <w:t>, H733-740. (doi:10.1152/ajpheart.2000.279.2.H733).</w:t>
      </w:r>
    </w:p>
    <w:p w14:paraId="72006504" w14:textId="77777777" w:rsidR="0027430D" w:rsidRPr="0027430D" w:rsidRDefault="0027430D" w:rsidP="0027430D">
      <w:pPr>
        <w:pStyle w:val="EndNoteBibliography"/>
      </w:pPr>
      <w:r w:rsidRPr="0027430D">
        <w:t xml:space="preserve">[59] Elghozi, J.L., Girard, A. &amp; Laude, D. 2001 Effects of drugs on the autonomic control of short-term heart rate variability. </w:t>
      </w:r>
      <w:r w:rsidRPr="0027430D">
        <w:rPr>
          <w:i/>
        </w:rPr>
        <w:t>Auton Neurosci</w:t>
      </w:r>
      <w:r w:rsidRPr="0027430D">
        <w:t xml:space="preserve"> </w:t>
      </w:r>
      <w:r w:rsidRPr="0027430D">
        <w:rPr>
          <w:b/>
        </w:rPr>
        <w:t>90</w:t>
      </w:r>
      <w:r w:rsidRPr="0027430D">
        <w:t>, 116-121. (doi:10.1016/S1566-0702(01)00276-4).</w:t>
      </w:r>
    </w:p>
    <w:p w14:paraId="4B18F6D3" w14:textId="77777777" w:rsidR="0027430D" w:rsidRPr="0027430D" w:rsidRDefault="0027430D" w:rsidP="0027430D">
      <w:pPr>
        <w:pStyle w:val="EndNoteBibliography"/>
      </w:pPr>
      <w:r w:rsidRPr="0027430D">
        <w:t xml:space="preserve">[60] Thomsen, M.B., Volders, P.G., Beekman, J.D., Matz, J. &amp; Vos, M.A. 2006 Beat-to-Beat variability of repolarization determines proarrhythmic outcome in dogs susceptible to drug-induced torsades de pointes. </w:t>
      </w:r>
      <w:r w:rsidRPr="0027430D">
        <w:rPr>
          <w:i/>
        </w:rPr>
        <w:t>J Am Coll Cardiol</w:t>
      </w:r>
      <w:r w:rsidRPr="0027430D">
        <w:t xml:space="preserve"> </w:t>
      </w:r>
      <w:r w:rsidRPr="0027430D">
        <w:rPr>
          <w:b/>
        </w:rPr>
        <w:t>48</w:t>
      </w:r>
      <w:r w:rsidRPr="0027430D">
        <w:t>, 1268-1276. (doi:10.1016/j.jacc.2006.05.048).</w:t>
      </w:r>
    </w:p>
    <w:p w14:paraId="3053B3B4" w14:textId="77777777" w:rsidR="0027430D" w:rsidRPr="0027430D" w:rsidRDefault="0027430D" w:rsidP="0027430D">
      <w:pPr>
        <w:pStyle w:val="EndNoteBibliography"/>
      </w:pPr>
      <w:r w:rsidRPr="0027430D">
        <w:lastRenderedPageBreak/>
        <w:t xml:space="preserve">[61] Thireau, J., Zhang, B.L., Poisson, D. &amp; Babuty, D. 2008 Heart rate variability in mice: a theoretical and practical guide. </w:t>
      </w:r>
      <w:r w:rsidRPr="0027430D">
        <w:rPr>
          <w:i/>
        </w:rPr>
        <w:t>Exp Physiol</w:t>
      </w:r>
      <w:r w:rsidRPr="0027430D">
        <w:t xml:space="preserve"> </w:t>
      </w:r>
      <w:r w:rsidRPr="0027430D">
        <w:rPr>
          <w:b/>
        </w:rPr>
        <w:t>93</w:t>
      </w:r>
      <w:r w:rsidRPr="0027430D">
        <w:t>, 83-94. (doi:DOI 10.1113/expphysiol.2007.040733).</w:t>
      </w:r>
    </w:p>
    <w:p w14:paraId="066C65DB" w14:textId="77777777" w:rsidR="0027430D" w:rsidRPr="0027430D" w:rsidRDefault="0027430D" w:rsidP="0027430D">
      <w:pPr>
        <w:pStyle w:val="EndNoteBibliography"/>
      </w:pPr>
      <w:r w:rsidRPr="0027430D">
        <w:t xml:space="preserve">[62] Nunn, N., Feetham, C.H., Martin, J., Barrett-Jolley, R. &amp; Plagge, A. 2013 Elevated blood pressure, heart rate and body temperature in mice lacking the XLαs protein of the Gnas locus is due to increased sympathetic tone. </w:t>
      </w:r>
      <w:r w:rsidRPr="0027430D">
        <w:rPr>
          <w:i/>
        </w:rPr>
        <w:t>Exp Physiol</w:t>
      </w:r>
      <w:r w:rsidRPr="0027430D">
        <w:t xml:space="preserve"> </w:t>
      </w:r>
      <w:r w:rsidRPr="0027430D">
        <w:rPr>
          <w:b/>
        </w:rPr>
        <w:t>98</w:t>
      </w:r>
      <w:r w:rsidRPr="0027430D">
        <w:t>, 1432–1445. (doi:10.1113/expphysiol.2013.073064).</w:t>
      </w:r>
    </w:p>
    <w:p w14:paraId="6651214F" w14:textId="77777777" w:rsidR="0027430D" w:rsidRPr="0027430D" w:rsidRDefault="0027430D" w:rsidP="0027430D">
      <w:pPr>
        <w:pStyle w:val="EndNoteBibliography"/>
      </w:pPr>
      <w:r w:rsidRPr="0027430D">
        <w:t xml:space="preserve">[63] Shannon, J.R., Jordan, J., Black, B.K., Costa, F. &amp; Robertson, D. 1998 Uncoupling of the baroreflex by N(N)-cholinergic blockade in dissecting the components of cardiovascular regulation. </w:t>
      </w:r>
      <w:r w:rsidRPr="0027430D">
        <w:rPr>
          <w:i/>
        </w:rPr>
        <w:t>Hypertension</w:t>
      </w:r>
      <w:r w:rsidRPr="0027430D">
        <w:t xml:space="preserve"> </w:t>
      </w:r>
      <w:r w:rsidRPr="0027430D">
        <w:rPr>
          <w:b/>
        </w:rPr>
        <w:t>32</w:t>
      </w:r>
      <w:r w:rsidRPr="0027430D">
        <w:t>, 101-107. (doi:10.1161/01.hyp.32.1.101).</w:t>
      </w:r>
    </w:p>
    <w:p w14:paraId="06EF3134" w14:textId="271EDEAC" w:rsidR="003E7CE2" w:rsidRPr="00C60485" w:rsidRDefault="002B125C" w:rsidP="003E7CE2">
      <w:pPr>
        <w:spacing w:line="276" w:lineRule="auto"/>
      </w:pPr>
      <w:r w:rsidRPr="00C60485">
        <w:fldChar w:fldCharType="end"/>
      </w:r>
    </w:p>
    <w:p w14:paraId="213F447A" w14:textId="77777777" w:rsidR="003E7CE2" w:rsidRPr="00C60485" w:rsidRDefault="003E7CE2">
      <w:r w:rsidRPr="00C60485">
        <w:br w:type="page"/>
      </w:r>
    </w:p>
    <w:p w14:paraId="4546427E" w14:textId="339A7435" w:rsidR="00AC3A6A" w:rsidRPr="0070069A" w:rsidRDefault="00E458B7" w:rsidP="000846E1">
      <w:pPr>
        <w:spacing w:line="360" w:lineRule="auto"/>
        <w:jc w:val="both"/>
        <w:rPr>
          <w:b/>
        </w:rPr>
      </w:pPr>
      <w:r w:rsidRPr="0070069A">
        <w:rPr>
          <w:b/>
        </w:rPr>
        <w:lastRenderedPageBreak/>
        <w:t>Figure Legends</w:t>
      </w:r>
    </w:p>
    <w:p w14:paraId="3371B7A3" w14:textId="6B4983AB" w:rsidR="00AC3A6A" w:rsidRPr="0070069A" w:rsidRDefault="00AC3A6A" w:rsidP="00AC3A6A">
      <w:pPr>
        <w:spacing w:line="276" w:lineRule="auto"/>
        <w:rPr>
          <w:b/>
        </w:rPr>
      </w:pPr>
      <w:r w:rsidRPr="0070069A">
        <w:rPr>
          <w:b/>
        </w:rPr>
        <w:t xml:space="preserve">Figure </w:t>
      </w:r>
      <w:r w:rsidR="00B02531" w:rsidRPr="0070069A">
        <w:rPr>
          <w:b/>
        </w:rPr>
        <w:t>1</w:t>
      </w:r>
      <w:r w:rsidRPr="0070069A">
        <w:rPr>
          <w:b/>
        </w:rPr>
        <w:t xml:space="preserve">. </w:t>
      </w:r>
      <w:r w:rsidR="004A540A" w:rsidRPr="0070069A">
        <w:rPr>
          <w:b/>
        </w:rPr>
        <w:t xml:space="preserve">Effects of </w:t>
      </w:r>
      <w:r w:rsidRPr="0070069A">
        <w:rPr>
          <w:b/>
        </w:rPr>
        <w:t>Pharmacological inhibition of TRPV4 on blood pressure</w:t>
      </w:r>
      <w:r w:rsidR="00A321D6" w:rsidRPr="0070069A">
        <w:rPr>
          <w:b/>
        </w:rPr>
        <w:t>, heart rate and blood flow</w:t>
      </w:r>
      <w:r w:rsidRPr="0070069A">
        <w:rPr>
          <w:b/>
        </w:rPr>
        <w:t>.</w:t>
      </w:r>
    </w:p>
    <w:p w14:paraId="2C9EB637" w14:textId="213F2EC8" w:rsidR="00AC3A6A" w:rsidRPr="0070069A" w:rsidRDefault="00AC3A6A" w:rsidP="00AC3A6A">
      <w:pPr>
        <w:spacing w:line="276" w:lineRule="auto"/>
        <w:jc w:val="both"/>
      </w:pPr>
      <w:r w:rsidRPr="0070069A">
        <w:rPr>
          <w:b/>
        </w:rPr>
        <w:t>(A)</w:t>
      </w:r>
      <w:r w:rsidRPr="0070069A">
        <w:rPr>
          <w:bCs/>
        </w:rPr>
        <w:t xml:space="preserve"> Mean arterial pressure at </w:t>
      </w:r>
      <w:r w:rsidR="004A540A" w:rsidRPr="0070069A">
        <w:rPr>
          <w:bCs/>
        </w:rPr>
        <w:t xml:space="preserve">a range of ambient temperatures </w:t>
      </w:r>
      <w:r w:rsidRPr="0070069A">
        <w:rPr>
          <w:bCs/>
        </w:rPr>
        <w:t xml:space="preserve">in control and </w:t>
      </w:r>
      <w:r w:rsidRPr="0070069A">
        <w:t xml:space="preserve">GSK2193874, there was </w:t>
      </w:r>
      <w:r w:rsidR="004F5674" w:rsidRPr="0070069A">
        <w:t>a significant association with temperature, but not drug. There was also no significant association between temperature and drug (Mixed effects model</w:t>
      </w:r>
      <w:r w:rsidR="00674BA3" w:rsidRPr="0070069A">
        <w:t>:</w:t>
      </w:r>
      <w:r w:rsidR="00B6639B" w:rsidRPr="0070069A">
        <w:t xml:space="preserve"> See main text for details</w:t>
      </w:r>
      <w:r w:rsidR="004F5674" w:rsidRPr="00C60485">
        <w:t>)</w:t>
      </w:r>
      <w:r w:rsidR="00674BA3" w:rsidRPr="00C60485">
        <w:t>.</w:t>
      </w:r>
      <w:r w:rsidRPr="0070069A">
        <w:t xml:space="preserve">  </w:t>
      </w:r>
      <w:r w:rsidRPr="0070069A">
        <w:rPr>
          <w:b/>
          <w:bCs/>
        </w:rPr>
        <w:t>(</w:t>
      </w:r>
      <w:r w:rsidR="00674BA3" w:rsidRPr="0070069A">
        <w:rPr>
          <w:b/>
          <w:bCs/>
        </w:rPr>
        <w:t>B</w:t>
      </w:r>
      <w:r w:rsidRPr="0070069A">
        <w:rPr>
          <w:b/>
          <w:bCs/>
        </w:rPr>
        <w:t>)</w:t>
      </w:r>
      <w:r w:rsidRPr="0070069A">
        <w:t xml:space="preserve"> Mean heart rate </w:t>
      </w:r>
      <w:r w:rsidR="004A540A" w:rsidRPr="0070069A">
        <w:rPr>
          <w:bCs/>
        </w:rPr>
        <w:t>across a range of</w:t>
      </w:r>
      <w:r w:rsidRPr="0070069A">
        <w:rPr>
          <w:bCs/>
        </w:rPr>
        <w:t xml:space="preserve"> ambient temperature in control and </w:t>
      </w:r>
      <w:r w:rsidRPr="0070069A">
        <w:t xml:space="preserve">GSK2193874, </w:t>
      </w:r>
      <w:r w:rsidR="00A2453E" w:rsidRPr="0070069A">
        <w:t xml:space="preserve">over-all there was </w:t>
      </w:r>
      <w:r w:rsidR="00674BA3" w:rsidRPr="0070069A">
        <w:t>a significant change</w:t>
      </w:r>
      <w:r w:rsidR="00D2070C" w:rsidRPr="0070069A">
        <w:t xml:space="preserve"> of heart rate with temperature</w:t>
      </w:r>
      <w:r w:rsidR="0099354F" w:rsidRPr="0070069A">
        <w:t xml:space="preserve">, </w:t>
      </w:r>
      <w:r w:rsidR="00674BA3" w:rsidRPr="0070069A">
        <w:t xml:space="preserve">but </w:t>
      </w:r>
      <w:r w:rsidR="0099354F" w:rsidRPr="0070069A">
        <w:t xml:space="preserve">no significant difference </w:t>
      </w:r>
      <w:r w:rsidR="00674BA3" w:rsidRPr="0070069A">
        <w:t>with</w:t>
      </w:r>
      <w:r w:rsidR="0099354F" w:rsidRPr="0070069A">
        <w:t xml:space="preserve"> drug</w:t>
      </w:r>
      <w:r w:rsidR="00674BA3" w:rsidRPr="0070069A">
        <w:t xml:space="preserve"> and no significant association between drug and temperature (Mixed effects model:</w:t>
      </w:r>
      <w:r w:rsidR="00B6639B" w:rsidRPr="0070069A">
        <w:t xml:space="preserve"> See main text for details</w:t>
      </w:r>
      <w:r w:rsidR="00674BA3" w:rsidRPr="00C60485">
        <w:t>)</w:t>
      </w:r>
      <w:r w:rsidR="00D2070C" w:rsidRPr="0070069A">
        <w:t>.</w:t>
      </w:r>
      <w:r w:rsidR="00943198" w:rsidRPr="0070069A">
        <w:t xml:space="preserve"> </w:t>
      </w:r>
      <w:r w:rsidR="00A321D6" w:rsidRPr="0070069A">
        <w:rPr>
          <w:b/>
          <w:bCs/>
        </w:rPr>
        <w:t>(C)</w:t>
      </w:r>
      <w:r w:rsidR="00A321D6" w:rsidRPr="0070069A">
        <w:t xml:space="preserve"> Tail blood flow </w:t>
      </w:r>
      <w:r w:rsidR="00A321D6" w:rsidRPr="0070069A">
        <w:rPr>
          <w:bCs/>
        </w:rPr>
        <w:t xml:space="preserve">across a range of ambient temperature in control and </w:t>
      </w:r>
      <w:r w:rsidR="00A321D6" w:rsidRPr="0070069A">
        <w:t>GSK2193874.  Overall, there was a statistically significant increase of blood flow with temperature</w:t>
      </w:r>
      <w:r w:rsidR="00F0009D" w:rsidRPr="0070069A">
        <w:t xml:space="preserve"> and with </w:t>
      </w:r>
      <w:r w:rsidR="00A321D6" w:rsidRPr="0070069A">
        <w:t>GSK2193874</w:t>
      </w:r>
      <w:r w:rsidR="00F0009D" w:rsidRPr="0070069A">
        <w:t xml:space="preserve"> and a significant interaction</w:t>
      </w:r>
      <w:r w:rsidR="00674BA3" w:rsidRPr="0070069A">
        <w:t xml:space="preserve"> (Mixed effects model: </w:t>
      </w:r>
      <w:r w:rsidR="00B6639B" w:rsidRPr="0070069A">
        <w:t>See main text for details</w:t>
      </w:r>
      <w:r w:rsidR="00674BA3" w:rsidRPr="00C60485">
        <w:t>)</w:t>
      </w:r>
      <w:r w:rsidR="00A321D6" w:rsidRPr="0070069A">
        <w:t>.</w:t>
      </w:r>
      <w:r w:rsidR="00CC43DC" w:rsidRPr="0070069A">
        <w:t xml:space="preserve"> </w:t>
      </w:r>
      <w:r w:rsidR="005548EB" w:rsidRPr="0070069A">
        <w:t xml:space="preserve"> </w:t>
      </w:r>
      <w:r w:rsidR="00EF23B3" w:rsidRPr="0070069A">
        <w:t xml:space="preserve"> </w:t>
      </w:r>
      <w:r w:rsidR="00DA09C7" w:rsidRPr="0070069A">
        <w:t xml:space="preserve">Overall, </w:t>
      </w:r>
      <w:r w:rsidR="00DA09C7" w:rsidRPr="0070069A">
        <w:rPr>
          <w:i/>
          <w:iCs/>
        </w:rPr>
        <w:t>n</w:t>
      </w:r>
      <w:r w:rsidR="00DA09C7" w:rsidRPr="0070069A">
        <w:t xml:space="preserve"> = 14 animals or for each temperature; 31</w:t>
      </w:r>
      <w:r w:rsidR="00DA09C7" w:rsidRPr="0070069A">
        <w:sym w:font="Symbol" w:char="F0B0"/>
      </w:r>
      <w:r w:rsidR="00DA09C7" w:rsidRPr="0070069A">
        <w:t xml:space="preserve">C </w:t>
      </w:r>
      <w:r w:rsidR="00DA09C7" w:rsidRPr="0070069A">
        <w:rPr>
          <w:i/>
          <w:iCs/>
        </w:rPr>
        <w:t>n</w:t>
      </w:r>
      <w:r w:rsidR="00DA09C7" w:rsidRPr="0070069A">
        <w:t>= (9,4) 32</w:t>
      </w:r>
      <w:r w:rsidR="00DA09C7" w:rsidRPr="0070069A">
        <w:sym w:font="Symbol" w:char="F0B0"/>
      </w:r>
      <w:r w:rsidR="00DA09C7" w:rsidRPr="0070069A">
        <w:t xml:space="preserve">C </w:t>
      </w:r>
      <w:r w:rsidR="00DA09C7" w:rsidRPr="0070069A">
        <w:rPr>
          <w:i/>
          <w:iCs/>
        </w:rPr>
        <w:t>n</w:t>
      </w:r>
      <w:r w:rsidR="00DA09C7" w:rsidRPr="0070069A">
        <w:t>= (10,4), 33</w:t>
      </w:r>
      <w:r w:rsidR="00DA09C7" w:rsidRPr="0070069A">
        <w:sym w:font="Symbol" w:char="F0B0"/>
      </w:r>
      <w:r w:rsidR="00DA09C7" w:rsidRPr="0070069A">
        <w:t xml:space="preserve">C </w:t>
      </w:r>
      <w:r w:rsidR="00DA09C7" w:rsidRPr="0070069A">
        <w:rPr>
          <w:i/>
          <w:iCs/>
        </w:rPr>
        <w:t>n</w:t>
      </w:r>
      <w:r w:rsidR="00DA09C7" w:rsidRPr="0070069A">
        <w:t>= (11,6), 34</w:t>
      </w:r>
      <w:r w:rsidR="00DA09C7" w:rsidRPr="0070069A">
        <w:sym w:font="Symbol" w:char="F0B0"/>
      </w:r>
      <w:r w:rsidR="00DA09C7" w:rsidRPr="0070069A">
        <w:t xml:space="preserve">C </w:t>
      </w:r>
      <w:r w:rsidR="00DA09C7" w:rsidRPr="0070069A">
        <w:rPr>
          <w:i/>
          <w:iCs/>
        </w:rPr>
        <w:t>n</w:t>
      </w:r>
      <w:r w:rsidR="00DA09C7" w:rsidRPr="0070069A">
        <w:t>= (10,7), 35</w:t>
      </w:r>
      <w:r w:rsidR="00DA09C7" w:rsidRPr="0070069A">
        <w:sym w:font="Symbol" w:char="F0B0"/>
      </w:r>
      <w:r w:rsidR="00DA09C7" w:rsidRPr="0070069A">
        <w:t xml:space="preserve">C </w:t>
      </w:r>
      <w:r w:rsidR="00DA09C7" w:rsidRPr="0070069A">
        <w:rPr>
          <w:i/>
          <w:iCs/>
        </w:rPr>
        <w:t>n</w:t>
      </w:r>
      <w:r w:rsidR="00DA09C7" w:rsidRPr="0070069A">
        <w:t>= (11,7) and 35</w:t>
      </w:r>
      <w:r w:rsidR="00DA09C7" w:rsidRPr="0070069A">
        <w:sym w:font="Symbol" w:char="F0B0"/>
      </w:r>
      <w:r w:rsidR="00DA09C7" w:rsidRPr="0070069A">
        <w:t xml:space="preserve">C </w:t>
      </w:r>
      <w:r w:rsidR="00DA09C7" w:rsidRPr="0070069A">
        <w:rPr>
          <w:i/>
          <w:iCs/>
        </w:rPr>
        <w:t>n</w:t>
      </w:r>
      <w:r w:rsidR="00DA09C7" w:rsidRPr="0070069A">
        <w:t xml:space="preserve">= (12,5).  </w:t>
      </w:r>
      <w:r w:rsidR="00EF23B3" w:rsidRPr="0070069A">
        <w:t>To investigate specific temperature points that were different to the 3</w:t>
      </w:r>
      <w:r w:rsidR="00920C1E" w:rsidRPr="0070069A">
        <w:t>1</w:t>
      </w:r>
      <w:r w:rsidR="00920C1E" w:rsidRPr="0070069A">
        <w:sym w:font="Symbol" w:char="F0B0"/>
      </w:r>
      <w:r w:rsidR="00EF23B3" w:rsidRPr="0070069A">
        <w:t>C value, we treated temperature as a factor and ran the</w:t>
      </w:r>
      <w:r w:rsidR="00920C1E" w:rsidRPr="0070069A">
        <w:t xml:space="preserve"> estimated-marginal means method with the</w:t>
      </w:r>
      <w:r w:rsidR="00EF23B3" w:rsidRPr="0070069A">
        <w:t xml:space="preserve"> R-package </w:t>
      </w:r>
      <w:proofErr w:type="spellStart"/>
      <w:r w:rsidR="00EF23B3" w:rsidRPr="0070069A">
        <w:t>Emmeans</w:t>
      </w:r>
      <w:proofErr w:type="spellEnd"/>
      <w:r w:rsidR="00920C1E" w:rsidRPr="0070069A">
        <w:t>. This consists of</w:t>
      </w:r>
      <w:r w:rsidR="00EF23B3" w:rsidRPr="0070069A">
        <w:t xml:space="preserve"> 66 pairwise comparisons and</w:t>
      </w:r>
      <w:r w:rsidR="00920C1E" w:rsidRPr="0070069A">
        <w:t xml:space="preserve"> we </w:t>
      </w:r>
      <w:r w:rsidR="004101F5" w:rsidRPr="0070069A">
        <w:t>used</w:t>
      </w:r>
      <w:r w:rsidR="00EF23B3" w:rsidRPr="0070069A">
        <w:t xml:space="preserve"> </w:t>
      </w:r>
      <w:proofErr w:type="spellStart"/>
      <w:r w:rsidR="00EF23B3" w:rsidRPr="0070069A">
        <w:t>Benjamini</w:t>
      </w:r>
      <w:proofErr w:type="spellEnd"/>
      <w:r w:rsidR="00EF23B3" w:rsidRPr="0070069A">
        <w:t xml:space="preserve">-Hochberg </w:t>
      </w:r>
      <w:r w:rsidR="00920C1E" w:rsidRPr="0070069A">
        <w:t>multiple comparison correction</w:t>
      </w:r>
      <w:r w:rsidR="00EF23B3" w:rsidRPr="0070069A">
        <w:t xml:space="preserve">.  </w:t>
      </w:r>
      <w:r w:rsidR="00920C1E" w:rsidRPr="0070069A">
        <w:t>In control, no individual flow is significantly greater than that at 31</w:t>
      </w:r>
      <w:r w:rsidR="00920C1E" w:rsidRPr="0070069A">
        <w:sym w:font="Symbol" w:char="F0B0"/>
      </w:r>
      <w:r w:rsidR="00920C1E" w:rsidRPr="0070069A">
        <w:t xml:space="preserve">C however, in GSK2193874, </w:t>
      </w:r>
      <w:r w:rsidR="00420113" w:rsidRPr="0070069A">
        <w:t>blood flow</w:t>
      </w:r>
      <w:r w:rsidR="00920C1E" w:rsidRPr="0070069A">
        <w:t xml:space="preserve"> at both 35</w:t>
      </w:r>
      <w:r w:rsidR="00920C1E" w:rsidRPr="0070069A">
        <w:sym w:font="Symbol" w:char="F0B0"/>
      </w:r>
      <w:r w:rsidR="00920C1E" w:rsidRPr="0070069A">
        <w:t>C and 36</w:t>
      </w:r>
      <w:r w:rsidR="00920C1E" w:rsidRPr="0070069A">
        <w:sym w:font="Symbol" w:char="F0B0"/>
      </w:r>
      <w:r w:rsidR="00920C1E" w:rsidRPr="0070069A">
        <w:t>C was significantly greater than at 31</w:t>
      </w:r>
      <w:r w:rsidR="00920C1E" w:rsidRPr="0070069A">
        <w:sym w:font="Symbol" w:char="F0B0"/>
      </w:r>
      <w:r w:rsidR="00920C1E" w:rsidRPr="0070069A">
        <w:t>C (p&lt;0.05).</w:t>
      </w:r>
      <w:r w:rsidR="00EF23B3" w:rsidRPr="0070069A">
        <w:t xml:space="preserve">  </w:t>
      </w:r>
    </w:p>
    <w:p w14:paraId="5FC13931" w14:textId="77777777" w:rsidR="00D2070C" w:rsidRPr="0070069A" w:rsidRDefault="00D2070C" w:rsidP="00AC3A6A">
      <w:pPr>
        <w:spacing w:line="276" w:lineRule="auto"/>
        <w:jc w:val="both"/>
      </w:pPr>
    </w:p>
    <w:p w14:paraId="4D423309" w14:textId="4D3B1DC4" w:rsidR="0099354F" w:rsidRPr="0070069A" w:rsidRDefault="00D2070C" w:rsidP="0099354F">
      <w:pPr>
        <w:spacing w:line="276" w:lineRule="auto"/>
        <w:jc w:val="both"/>
      </w:pPr>
      <w:r w:rsidRPr="0070069A">
        <w:rPr>
          <w:b/>
        </w:rPr>
        <w:t xml:space="preserve">Figure </w:t>
      </w:r>
      <w:r w:rsidR="00B02531" w:rsidRPr="0070069A">
        <w:rPr>
          <w:b/>
        </w:rPr>
        <w:t>2</w:t>
      </w:r>
      <w:r w:rsidRPr="0070069A">
        <w:rPr>
          <w:b/>
        </w:rPr>
        <w:t xml:space="preserve">. Short range heart rate variability analysis. (A) </w:t>
      </w:r>
      <w:r w:rsidR="003760C9" w:rsidRPr="0070069A">
        <w:rPr>
          <w:bCs/>
        </w:rPr>
        <w:t xml:space="preserve">Stacked </w:t>
      </w:r>
      <w:r w:rsidRPr="0070069A">
        <w:rPr>
          <w:bCs/>
        </w:rPr>
        <w:t>Lomb periodo</w:t>
      </w:r>
      <w:r w:rsidR="003760C9" w:rsidRPr="0070069A">
        <w:rPr>
          <w:bCs/>
        </w:rPr>
        <w:t>grams for 3000 simulated ECG inter</w:t>
      </w:r>
      <w:r w:rsidR="002D7F17" w:rsidRPr="0070069A">
        <w:rPr>
          <w:bCs/>
        </w:rPr>
        <w:t>-</w:t>
      </w:r>
      <w:r w:rsidR="003760C9" w:rsidRPr="0070069A">
        <w:rPr>
          <w:bCs/>
        </w:rPr>
        <w:t xml:space="preserve">beat interval datasets. Y-axis is the duration of the simulated ECG record, </w:t>
      </w:r>
      <w:r w:rsidR="00D82395" w:rsidRPr="0070069A">
        <w:rPr>
          <w:bCs/>
        </w:rPr>
        <w:t>X-axis is the frequency component of each Lomb-Scargle.  The periodograms have been normali</w:t>
      </w:r>
      <w:r w:rsidR="002D7F17" w:rsidRPr="0070069A">
        <w:rPr>
          <w:bCs/>
        </w:rPr>
        <w:t>z</w:t>
      </w:r>
      <w:r w:rsidR="00D82395" w:rsidRPr="0070069A">
        <w:rPr>
          <w:bCs/>
        </w:rPr>
        <w:t xml:space="preserve">ed and scaled therefore the power (colour bar on the right) is in arbitrary units.  Below are periodogram surfaces recorded at different temperatures under control </w:t>
      </w:r>
      <w:r w:rsidR="00D82395" w:rsidRPr="0070069A">
        <w:rPr>
          <w:b/>
        </w:rPr>
        <w:t>(B)</w:t>
      </w:r>
      <w:r w:rsidR="00D82395" w:rsidRPr="0070069A">
        <w:rPr>
          <w:bCs/>
        </w:rPr>
        <w:t xml:space="preserve">, or after injection </w:t>
      </w:r>
      <w:r w:rsidR="00D82395" w:rsidRPr="0070069A">
        <w:t xml:space="preserve">GSK2193874 </w:t>
      </w:r>
      <w:r w:rsidR="00D82395" w:rsidRPr="0070069A">
        <w:rPr>
          <w:b/>
          <w:bCs/>
        </w:rPr>
        <w:t>(C)</w:t>
      </w:r>
      <w:r w:rsidR="00D82395" w:rsidRPr="0070069A">
        <w:t>.</w:t>
      </w:r>
      <w:r w:rsidR="00854CD7" w:rsidRPr="0070069A">
        <w:t xml:space="preserve"> Power given in the scale-bars.</w:t>
      </w:r>
      <w:r w:rsidR="00F335F3" w:rsidRPr="0070069A">
        <w:t xml:space="preserve"> MANOVA (Minitab) analyses show these two distributions are significantly different, Wilks lambda p&lt;0.05.</w:t>
      </w:r>
      <w:r w:rsidR="0099354F" w:rsidRPr="0070069A">
        <w:t xml:space="preserve"> Overall, </w:t>
      </w:r>
      <w:r w:rsidR="0099354F" w:rsidRPr="0070069A">
        <w:rPr>
          <w:i/>
          <w:iCs/>
        </w:rPr>
        <w:t>n</w:t>
      </w:r>
      <w:r w:rsidR="0099354F" w:rsidRPr="0070069A">
        <w:t xml:space="preserve"> = 14 animals. </w:t>
      </w:r>
    </w:p>
    <w:p w14:paraId="12BBE525" w14:textId="7FACCCD6" w:rsidR="00D2070C" w:rsidRPr="0070069A" w:rsidRDefault="00D2070C" w:rsidP="00AC3A6A">
      <w:pPr>
        <w:spacing w:line="276" w:lineRule="auto"/>
        <w:jc w:val="both"/>
        <w:rPr>
          <w:bCs/>
        </w:rPr>
      </w:pPr>
    </w:p>
    <w:p w14:paraId="4D5275D6" w14:textId="77777777" w:rsidR="00D2070C" w:rsidRPr="0070069A" w:rsidRDefault="00D2070C" w:rsidP="00AC3A6A">
      <w:pPr>
        <w:spacing w:line="276" w:lineRule="auto"/>
        <w:jc w:val="both"/>
      </w:pPr>
    </w:p>
    <w:p w14:paraId="6F7F71D3" w14:textId="77777777" w:rsidR="00AC3A6A" w:rsidRPr="0070069A" w:rsidRDefault="00AC3A6A" w:rsidP="00AC3A6A">
      <w:pPr>
        <w:spacing w:line="276" w:lineRule="auto"/>
        <w:jc w:val="both"/>
        <w:rPr>
          <w:b/>
        </w:rPr>
      </w:pPr>
    </w:p>
    <w:p w14:paraId="073E98C0" w14:textId="77777777" w:rsidR="000F5F55" w:rsidRPr="00C60485" w:rsidRDefault="000F5F55" w:rsidP="004F38AD">
      <w:pPr>
        <w:spacing w:line="360" w:lineRule="auto"/>
        <w:jc w:val="both"/>
      </w:pPr>
    </w:p>
    <w:p w14:paraId="0776C336" w14:textId="17DA0719" w:rsidR="003738C8" w:rsidRPr="00C60485" w:rsidRDefault="003738C8" w:rsidP="004F38AD">
      <w:pPr>
        <w:spacing w:line="360" w:lineRule="auto"/>
        <w:jc w:val="both"/>
      </w:pPr>
    </w:p>
    <w:p w14:paraId="0261CCC3" w14:textId="0604816B" w:rsidR="00932977" w:rsidRPr="00C60485" w:rsidRDefault="00932977">
      <w:pPr>
        <w:spacing w:line="360" w:lineRule="auto"/>
        <w:jc w:val="both"/>
      </w:pPr>
    </w:p>
    <w:sectPr w:rsidR="00932977" w:rsidRPr="00C60485" w:rsidSect="000C70AB">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0EC88C" w14:textId="77777777" w:rsidR="00EF5D3B" w:rsidRDefault="00EF5D3B" w:rsidP="00B1086C">
      <w:r>
        <w:separator/>
      </w:r>
    </w:p>
  </w:endnote>
  <w:endnote w:type="continuationSeparator" w:id="0">
    <w:p w14:paraId="53C560DD" w14:textId="77777777" w:rsidR="00EF5D3B" w:rsidRDefault="00EF5D3B" w:rsidP="00B108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BE6E1D" w14:textId="77777777" w:rsidR="00EF5D3B" w:rsidRDefault="00EF5D3B" w:rsidP="00B1086C">
      <w:r>
        <w:separator/>
      </w:r>
    </w:p>
  </w:footnote>
  <w:footnote w:type="continuationSeparator" w:id="0">
    <w:p w14:paraId="2FAB5827" w14:textId="77777777" w:rsidR="00EF5D3B" w:rsidRDefault="00EF5D3B" w:rsidP="00B108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7329C"/>
    <w:multiLevelType w:val="multilevel"/>
    <w:tmpl w:val="B066B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61403B6"/>
    <w:multiLevelType w:val="multilevel"/>
    <w:tmpl w:val="33662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53172B2"/>
    <w:multiLevelType w:val="multilevel"/>
    <w:tmpl w:val="E2DE1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C0B2398"/>
    <w:multiLevelType w:val="multilevel"/>
    <w:tmpl w:val="769CB4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48722C7"/>
    <w:multiLevelType w:val="hybridMultilevel"/>
    <w:tmpl w:val="DFC2CC56"/>
    <w:lvl w:ilvl="0" w:tplc="02EC8E0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CAF2B09"/>
    <w:multiLevelType w:val="multilevel"/>
    <w:tmpl w:val="517A14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0"/>
  </w:num>
  <w:num w:numId="4">
    <w:abstractNumId w:val="3"/>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y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dwx2vrx2pvrnezft05pwf0f2xxer52d552&quot;&gt;My EndNote Library&lt;record-ids&gt;&lt;item&gt;1064&lt;/item&gt;&lt;item&gt;1701&lt;/item&gt;&lt;item&gt;1721&lt;/item&gt;&lt;item&gt;2244&lt;/item&gt;&lt;item&gt;3002&lt;/item&gt;&lt;item&gt;3462&lt;/item&gt;&lt;item&gt;3686&lt;/item&gt;&lt;item&gt;3689&lt;/item&gt;&lt;item&gt;3691&lt;/item&gt;&lt;item&gt;3892&lt;/item&gt;&lt;item&gt;4276&lt;/item&gt;&lt;item&gt;4789&lt;/item&gt;&lt;item&gt;4791&lt;/item&gt;&lt;item&gt;4797&lt;/item&gt;&lt;item&gt;4798&lt;/item&gt;&lt;item&gt;4799&lt;/item&gt;&lt;item&gt;4800&lt;/item&gt;&lt;item&gt;4801&lt;/item&gt;&lt;item&gt;4803&lt;/item&gt;&lt;item&gt;4804&lt;/item&gt;&lt;item&gt;4805&lt;/item&gt;&lt;item&gt;4806&lt;/item&gt;&lt;item&gt;4807&lt;/item&gt;&lt;item&gt;4808&lt;/item&gt;&lt;item&gt;4809&lt;/item&gt;&lt;item&gt;4811&lt;/item&gt;&lt;item&gt;4813&lt;/item&gt;&lt;item&gt;4815&lt;/item&gt;&lt;item&gt;4816&lt;/item&gt;&lt;item&gt;4818&lt;/item&gt;&lt;item&gt;4819&lt;/item&gt;&lt;item&gt;4820&lt;/item&gt;&lt;item&gt;4822&lt;/item&gt;&lt;item&gt;4823&lt;/item&gt;&lt;item&gt;4824&lt;/item&gt;&lt;item&gt;4826&lt;/item&gt;&lt;item&gt;4827&lt;/item&gt;&lt;item&gt;4862&lt;/item&gt;&lt;item&gt;4895&lt;/item&gt;&lt;item&gt;4896&lt;/item&gt;&lt;item&gt;4897&lt;/item&gt;&lt;item&gt;4898&lt;/item&gt;&lt;item&gt;4899&lt;/item&gt;&lt;item&gt;4900&lt;/item&gt;&lt;/record-ids&gt;&lt;/item&gt;&lt;/Libraries&gt;"/>
  </w:docVars>
  <w:rsids>
    <w:rsidRoot w:val="00C235D6"/>
    <w:rsid w:val="000026BF"/>
    <w:rsid w:val="00005CB1"/>
    <w:rsid w:val="00012727"/>
    <w:rsid w:val="0001544E"/>
    <w:rsid w:val="00026E6B"/>
    <w:rsid w:val="0004586E"/>
    <w:rsid w:val="00050626"/>
    <w:rsid w:val="00051821"/>
    <w:rsid w:val="00054E08"/>
    <w:rsid w:val="0006162F"/>
    <w:rsid w:val="000631E1"/>
    <w:rsid w:val="00064DF0"/>
    <w:rsid w:val="00065CA2"/>
    <w:rsid w:val="00070663"/>
    <w:rsid w:val="00075DD5"/>
    <w:rsid w:val="000778BE"/>
    <w:rsid w:val="00080564"/>
    <w:rsid w:val="00081739"/>
    <w:rsid w:val="000846E1"/>
    <w:rsid w:val="00085C6E"/>
    <w:rsid w:val="000876C8"/>
    <w:rsid w:val="00087DDE"/>
    <w:rsid w:val="00096F98"/>
    <w:rsid w:val="000B53B8"/>
    <w:rsid w:val="000C3061"/>
    <w:rsid w:val="000C70AB"/>
    <w:rsid w:val="000D20AA"/>
    <w:rsid w:val="000D76E4"/>
    <w:rsid w:val="000E1F84"/>
    <w:rsid w:val="000F03F8"/>
    <w:rsid w:val="000F19C6"/>
    <w:rsid w:val="000F5186"/>
    <w:rsid w:val="000F5F55"/>
    <w:rsid w:val="0010062C"/>
    <w:rsid w:val="00103BFC"/>
    <w:rsid w:val="001208E2"/>
    <w:rsid w:val="00123DED"/>
    <w:rsid w:val="00131497"/>
    <w:rsid w:val="00132A76"/>
    <w:rsid w:val="001356F1"/>
    <w:rsid w:val="001418EB"/>
    <w:rsid w:val="0015040E"/>
    <w:rsid w:val="00150FCD"/>
    <w:rsid w:val="001520B6"/>
    <w:rsid w:val="001549E0"/>
    <w:rsid w:val="00155F35"/>
    <w:rsid w:val="00165E58"/>
    <w:rsid w:val="0017216E"/>
    <w:rsid w:val="00176764"/>
    <w:rsid w:val="00176DF8"/>
    <w:rsid w:val="001778A1"/>
    <w:rsid w:val="001800CA"/>
    <w:rsid w:val="001825CE"/>
    <w:rsid w:val="001918FD"/>
    <w:rsid w:val="00192BA2"/>
    <w:rsid w:val="00194B8E"/>
    <w:rsid w:val="001A15FA"/>
    <w:rsid w:val="001A2053"/>
    <w:rsid w:val="001A4330"/>
    <w:rsid w:val="001A4F43"/>
    <w:rsid w:val="001A5AA0"/>
    <w:rsid w:val="001A7B2E"/>
    <w:rsid w:val="001B4777"/>
    <w:rsid w:val="001B6BFB"/>
    <w:rsid w:val="001C3537"/>
    <w:rsid w:val="001D46E6"/>
    <w:rsid w:val="001F1728"/>
    <w:rsid w:val="001F465A"/>
    <w:rsid w:val="001F4FED"/>
    <w:rsid w:val="002029C5"/>
    <w:rsid w:val="002061DC"/>
    <w:rsid w:val="00210072"/>
    <w:rsid w:val="00212391"/>
    <w:rsid w:val="00212FD6"/>
    <w:rsid w:val="00217868"/>
    <w:rsid w:val="00231B53"/>
    <w:rsid w:val="0023477B"/>
    <w:rsid w:val="00235D52"/>
    <w:rsid w:val="00243C59"/>
    <w:rsid w:val="002441CD"/>
    <w:rsid w:val="00244BB4"/>
    <w:rsid w:val="002453DF"/>
    <w:rsid w:val="00247059"/>
    <w:rsid w:val="00250787"/>
    <w:rsid w:val="002618C7"/>
    <w:rsid w:val="00267BDA"/>
    <w:rsid w:val="002718EA"/>
    <w:rsid w:val="0027430D"/>
    <w:rsid w:val="002745DF"/>
    <w:rsid w:val="00276767"/>
    <w:rsid w:val="0027693E"/>
    <w:rsid w:val="00276B08"/>
    <w:rsid w:val="00287FD2"/>
    <w:rsid w:val="002A0EDA"/>
    <w:rsid w:val="002B125C"/>
    <w:rsid w:val="002B4306"/>
    <w:rsid w:val="002B7143"/>
    <w:rsid w:val="002C37F3"/>
    <w:rsid w:val="002D0203"/>
    <w:rsid w:val="002D16AE"/>
    <w:rsid w:val="002D6B8C"/>
    <w:rsid w:val="002D7DAF"/>
    <w:rsid w:val="002D7F17"/>
    <w:rsid w:val="002E5744"/>
    <w:rsid w:val="00300169"/>
    <w:rsid w:val="00302AE8"/>
    <w:rsid w:val="00303E54"/>
    <w:rsid w:val="00305F48"/>
    <w:rsid w:val="0031018A"/>
    <w:rsid w:val="00316D13"/>
    <w:rsid w:val="00320C95"/>
    <w:rsid w:val="003314F3"/>
    <w:rsid w:val="00343AEC"/>
    <w:rsid w:val="003456AC"/>
    <w:rsid w:val="0035323E"/>
    <w:rsid w:val="00353AFE"/>
    <w:rsid w:val="00354CD7"/>
    <w:rsid w:val="003568A2"/>
    <w:rsid w:val="003624F0"/>
    <w:rsid w:val="00366604"/>
    <w:rsid w:val="00371C4E"/>
    <w:rsid w:val="003738C8"/>
    <w:rsid w:val="00373B85"/>
    <w:rsid w:val="003760C9"/>
    <w:rsid w:val="0038122F"/>
    <w:rsid w:val="003826E0"/>
    <w:rsid w:val="00386C59"/>
    <w:rsid w:val="003911F6"/>
    <w:rsid w:val="003947D3"/>
    <w:rsid w:val="003A06EA"/>
    <w:rsid w:val="003A63D5"/>
    <w:rsid w:val="003C2344"/>
    <w:rsid w:val="003D4CF1"/>
    <w:rsid w:val="003D4DDB"/>
    <w:rsid w:val="003D6AAE"/>
    <w:rsid w:val="003D734A"/>
    <w:rsid w:val="003E564B"/>
    <w:rsid w:val="003E5F93"/>
    <w:rsid w:val="003E7CE2"/>
    <w:rsid w:val="003F3470"/>
    <w:rsid w:val="003F3630"/>
    <w:rsid w:val="003F3AE1"/>
    <w:rsid w:val="0040596F"/>
    <w:rsid w:val="004101F5"/>
    <w:rsid w:val="00420113"/>
    <w:rsid w:val="004247C6"/>
    <w:rsid w:val="00424D10"/>
    <w:rsid w:val="00426390"/>
    <w:rsid w:val="00427B55"/>
    <w:rsid w:val="004325FD"/>
    <w:rsid w:val="00433977"/>
    <w:rsid w:val="0043637B"/>
    <w:rsid w:val="00442791"/>
    <w:rsid w:val="00446CBE"/>
    <w:rsid w:val="0044747F"/>
    <w:rsid w:val="00461DA2"/>
    <w:rsid w:val="00463506"/>
    <w:rsid w:val="0048085D"/>
    <w:rsid w:val="00480E40"/>
    <w:rsid w:val="0049112C"/>
    <w:rsid w:val="004915E0"/>
    <w:rsid w:val="00491D13"/>
    <w:rsid w:val="004940A7"/>
    <w:rsid w:val="0049700F"/>
    <w:rsid w:val="004A540A"/>
    <w:rsid w:val="004C4A22"/>
    <w:rsid w:val="004C6219"/>
    <w:rsid w:val="004D4AAF"/>
    <w:rsid w:val="004E70A8"/>
    <w:rsid w:val="004F38AD"/>
    <w:rsid w:val="004F45D6"/>
    <w:rsid w:val="004F5674"/>
    <w:rsid w:val="00500205"/>
    <w:rsid w:val="005017BE"/>
    <w:rsid w:val="0051693B"/>
    <w:rsid w:val="00517392"/>
    <w:rsid w:val="00517491"/>
    <w:rsid w:val="00522C3B"/>
    <w:rsid w:val="00532A85"/>
    <w:rsid w:val="00536E4F"/>
    <w:rsid w:val="00537E2D"/>
    <w:rsid w:val="005418C0"/>
    <w:rsid w:val="005442D0"/>
    <w:rsid w:val="005548EB"/>
    <w:rsid w:val="00557137"/>
    <w:rsid w:val="00563F51"/>
    <w:rsid w:val="00565013"/>
    <w:rsid w:val="005713F6"/>
    <w:rsid w:val="00573227"/>
    <w:rsid w:val="00575040"/>
    <w:rsid w:val="00580702"/>
    <w:rsid w:val="00582515"/>
    <w:rsid w:val="00594F79"/>
    <w:rsid w:val="005A05BC"/>
    <w:rsid w:val="005A1FA6"/>
    <w:rsid w:val="005A26A0"/>
    <w:rsid w:val="005A28E1"/>
    <w:rsid w:val="005B19FE"/>
    <w:rsid w:val="005C1FF2"/>
    <w:rsid w:val="005C3F8B"/>
    <w:rsid w:val="005C4F99"/>
    <w:rsid w:val="005C56A6"/>
    <w:rsid w:val="005C61D4"/>
    <w:rsid w:val="005D10B4"/>
    <w:rsid w:val="005D3177"/>
    <w:rsid w:val="005F1787"/>
    <w:rsid w:val="005F269F"/>
    <w:rsid w:val="005F3E8F"/>
    <w:rsid w:val="005F557F"/>
    <w:rsid w:val="005F5FA4"/>
    <w:rsid w:val="00600E59"/>
    <w:rsid w:val="00600F37"/>
    <w:rsid w:val="00605BEB"/>
    <w:rsid w:val="00614590"/>
    <w:rsid w:val="006220C7"/>
    <w:rsid w:val="00625616"/>
    <w:rsid w:val="00636962"/>
    <w:rsid w:val="00646261"/>
    <w:rsid w:val="00650326"/>
    <w:rsid w:val="006519A9"/>
    <w:rsid w:val="0066022E"/>
    <w:rsid w:val="006726C7"/>
    <w:rsid w:val="00672CDC"/>
    <w:rsid w:val="00674BA3"/>
    <w:rsid w:val="00680DE2"/>
    <w:rsid w:val="00684D6B"/>
    <w:rsid w:val="00694A81"/>
    <w:rsid w:val="006A193D"/>
    <w:rsid w:val="006A397C"/>
    <w:rsid w:val="006B15DD"/>
    <w:rsid w:val="006C3F5D"/>
    <w:rsid w:val="006C7F76"/>
    <w:rsid w:val="006D703B"/>
    <w:rsid w:val="006D7615"/>
    <w:rsid w:val="006F1EEC"/>
    <w:rsid w:val="00700195"/>
    <w:rsid w:val="00700502"/>
    <w:rsid w:val="0070069A"/>
    <w:rsid w:val="007026C6"/>
    <w:rsid w:val="00702792"/>
    <w:rsid w:val="00702F71"/>
    <w:rsid w:val="00707C97"/>
    <w:rsid w:val="0071074C"/>
    <w:rsid w:val="00715087"/>
    <w:rsid w:val="007205D7"/>
    <w:rsid w:val="007210A3"/>
    <w:rsid w:val="0072148E"/>
    <w:rsid w:val="00724CA1"/>
    <w:rsid w:val="00726640"/>
    <w:rsid w:val="00736A32"/>
    <w:rsid w:val="0074031E"/>
    <w:rsid w:val="00741827"/>
    <w:rsid w:val="00742569"/>
    <w:rsid w:val="00747839"/>
    <w:rsid w:val="00750D29"/>
    <w:rsid w:val="00751DA0"/>
    <w:rsid w:val="0075263C"/>
    <w:rsid w:val="00756131"/>
    <w:rsid w:val="00767548"/>
    <w:rsid w:val="00767756"/>
    <w:rsid w:val="007705AF"/>
    <w:rsid w:val="00782422"/>
    <w:rsid w:val="00797291"/>
    <w:rsid w:val="007C0488"/>
    <w:rsid w:val="007C0D59"/>
    <w:rsid w:val="007C1D93"/>
    <w:rsid w:val="007C53CC"/>
    <w:rsid w:val="007C7438"/>
    <w:rsid w:val="007D7881"/>
    <w:rsid w:val="007E0599"/>
    <w:rsid w:val="007E4697"/>
    <w:rsid w:val="008007A2"/>
    <w:rsid w:val="00802D63"/>
    <w:rsid w:val="008113CF"/>
    <w:rsid w:val="00826BC5"/>
    <w:rsid w:val="00827C91"/>
    <w:rsid w:val="00830466"/>
    <w:rsid w:val="008340E3"/>
    <w:rsid w:val="008411D2"/>
    <w:rsid w:val="00846614"/>
    <w:rsid w:val="0084739B"/>
    <w:rsid w:val="00853082"/>
    <w:rsid w:val="00854CD7"/>
    <w:rsid w:val="008555FA"/>
    <w:rsid w:val="00865110"/>
    <w:rsid w:val="00872BAD"/>
    <w:rsid w:val="008752A2"/>
    <w:rsid w:val="00886DF8"/>
    <w:rsid w:val="008871FD"/>
    <w:rsid w:val="008877D5"/>
    <w:rsid w:val="00896F48"/>
    <w:rsid w:val="008A0749"/>
    <w:rsid w:val="008A50DF"/>
    <w:rsid w:val="008A5599"/>
    <w:rsid w:val="008A78D3"/>
    <w:rsid w:val="008A7DB1"/>
    <w:rsid w:val="008C19ED"/>
    <w:rsid w:val="008C2236"/>
    <w:rsid w:val="008C55CD"/>
    <w:rsid w:val="008D0071"/>
    <w:rsid w:val="008D6386"/>
    <w:rsid w:val="008E00C9"/>
    <w:rsid w:val="008E431F"/>
    <w:rsid w:val="008F2B14"/>
    <w:rsid w:val="008F2E64"/>
    <w:rsid w:val="009005D4"/>
    <w:rsid w:val="00907721"/>
    <w:rsid w:val="00907748"/>
    <w:rsid w:val="00920C1E"/>
    <w:rsid w:val="00922CB5"/>
    <w:rsid w:val="009231B1"/>
    <w:rsid w:val="00931CC9"/>
    <w:rsid w:val="009327C2"/>
    <w:rsid w:val="00932977"/>
    <w:rsid w:val="00934296"/>
    <w:rsid w:val="009344C8"/>
    <w:rsid w:val="009410C9"/>
    <w:rsid w:val="00943198"/>
    <w:rsid w:val="00945D9E"/>
    <w:rsid w:val="009474D3"/>
    <w:rsid w:val="009575F8"/>
    <w:rsid w:val="00962BDF"/>
    <w:rsid w:val="00965064"/>
    <w:rsid w:val="00966D05"/>
    <w:rsid w:val="0097059E"/>
    <w:rsid w:val="00970922"/>
    <w:rsid w:val="00970B2D"/>
    <w:rsid w:val="009715C9"/>
    <w:rsid w:val="00976E93"/>
    <w:rsid w:val="009803CF"/>
    <w:rsid w:val="00990A71"/>
    <w:rsid w:val="00991A13"/>
    <w:rsid w:val="0099354F"/>
    <w:rsid w:val="0099595C"/>
    <w:rsid w:val="009960C4"/>
    <w:rsid w:val="009A20D2"/>
    <w:rsid w:val="009A32D7"/>
    <w:rsid w:val="009A52D6"/>
    <w:rsid w:val="009A596E"/>
    <w:rsid w:val="009A6F6B"/>
    <w:rsid w:val="009B00D8"/>
    <w:rsid w:val="009B11B6"/>
    <w:rsid w:val="009B3282"/>
    <w:rsid w:val="009B5E07"/>
    <w:rsid w:val="009C06B9"/>
    <w:rsid w:val="009C3AFA"/>
    <w:rsid w:val="009C412F"/>
    <w:rsid w:val="009C45D1"/>
    <w:rsid w:val="009C6770"/>
    <w:rsid w:val="009D273A"/>
    <w:rsid w:val="009D29EF"/>
    <w:rsid w:val="009E11A1"/>
    <w:rsid w:val="009E2951"/>
    <w:rsid w:val="009E37BF"/>
    <w:rsid w:val="009F1C2B"/>
    <w:rsid w:val="009F3EE3"/>
    <w:rsid w:val="009F4499"/>
    <w:rsid w:val="00A03C9C"/>
    <w:rsid w:val="00A0715D"/>
    <w:rsid w:val="00A0792E"/>
    <w:rsid w:val="00A13960"/>
    <w:rsid w:val="00A14879"/>
    <w:rsid w:val="00A21F6A"/>
    <w:rsid w:val="00A2453E"/>
    <w:rsid w:val="00A321D6"/>
    <w:rsid w:val="00A43652"/>
    <w:rsid w:val="00A447CA"/>
    <w:rsid w:val="00A4660F"/>
    <w:rsid w:val="00A57AC6"/>
    <w:rsid w:val="00A64789"/>
    <w:rsid w:val="00A66919"/>
    <w:rsid w:val="00A7561F"/>
    <w:rsid w:val="00A85127"/>
    <w:rsid w:val="00A97F6D"/>
    <w:rsid w:val="00AA5372"/>
    <w:rsid w:val="00AA6A22"/>
    <w:rsid w:val="00AB5901"/>
    <w:rsid w:val="00AB7611"/>
    <w:rsid w:val="00AC2582"/>
    <w:rsid w:val="00AC3A6A"/>
    <w:rsid w:val="00AD1D00"/>
    <w:rsid w:val="00AD7310"/>
    <w:rsid w:val="00AE25D6"/>
    <w:rsid w:val="00AE41A5"/>
    <w:rsid w:val="00AE7D4E"/>
    <w:rsid w:val="00AE7FD5"/>
    <w:rsid w:val="00AF3ADA"/>
    <w:rsid w:val="00AF7A84"/>
    <w:rsid w:val="00B02531"/>
    <w:rsid w:val="00B05D33"/>
    <w:rsid w:val="00B1086C"/>
    <w:rsid w:val="00B21BDD"/>
    <w:rsid w:val="00B25BCF"/>
    <w:rsid w:val="00B271BD"/>
    <w:rsid w:val="00B334D6"/>
    <w:rsid w:val="00B40BB5"/>
    <w:rsid w:val="00B5387E"/>
    <w:rsid w:val="00B6639B"/>
    <w:rsid w:val="00BA3567"/>
    <w:rsid w:val="00BA389B"/>
    <w:rsid w:val="00BA511B"/>
    <w:rsid w:val="00BB747A"/>
    <w:rsid w:val="00BC34AE"/>
    <w:rsid w:val="00BC3595"/>
    <w:rsid w:val="00BC481A"/>
    <w:rsid w:val="00BD1CC3"/>
    <w:rsid w:val="00BD299E"/>
    <w:rsid w:val="00BE1DB1"/>
    <w:rsid w:val="00BE628C"/>
    <w:rsid w:val="00BE6B46"/>
    <w:rsid w:val="00C01420"/>
    <w:rsid w:val="00C048E7"/>
    <w:rsid w:val="00C17C8B"/>
    <w:rsid w:val="00C227C2"/>
    <w:rsid w:val="00C22AD5"/>
    <w:rsid w:val="00C22E32"/>
    <w:rsid w:val="00C235D6"/>
    <w:rsid w:val="00C23DE2"/>
    <w:rsid w:val="00C5581F"/>
    <w:rsid w:val="00C60485"/>
    <w:rsid w:val="00C6286B"/>
    <w:rsid w:val="00C65266"/>
    <w:rsid w:val="00C656A8"/>
    <w:rsid w:val="00C670BA"/>
    <w:rsid w:val="00C733E7"/>
    <w:rsid w:val="00C768A0"/>
    <w:rsid w:val="00C8274F"/>
    <w:rsid w:val="00C91F12"/>
    <w:rsid w:val="00CA126C"/>
    <w:rsid w:val="00CA2AC4"/>
    <w:rsid w:val="00CC43DC"/>
    <w:rsid w:val="00CC5245"/>
    <w:rsid w:val="00CC6603"/>
    <w:rsid w:val="00CC7DB7"/>
    <w:rsid w:val="00CD311A"/>
    <w:rsid w:val="00CD6CCC"/>
    <w:rsid w:val="00CD6DDD"/>
    <w:rsid w:val="00CE24CA"/>
    <w:rsid w:val="00CF01C6"/>
    <w:rsid w:val="00CF6268"/>
    <w:rsid w:val="00CF7840"/>
    <w:rsid w:val="00D037B8"/>
    <w:rsid w:val="00D07BC5"/>
    <w:rsid w:val="00D1654C"/>
    <w:rsid w:val="00D2070C"/>
    <w:rsid w:val="00D22C3A"/>
    <w:rsid w:val="00D246B4"/>
    <w:rsid w:val="00D43BA3"/>
    <w:rsid w:val="00D44CEE"/>
    <w:rsid w:val="00D500A1"/>
    <w:rsid w:val="00D547C9"/>
    <w:rsid w:val="00D55161"/>
    <w:rsid w:val="00D56334"/>
    <w:rsid w:val="00D57F49"/>
    <w:rsid w:val="00D666E2"/>
    <w:rsid w:val="00D66CDF"/>
    <w:rsid w:val="00D67ECC"/>
    <w:rsid w:val="00D75DB5"/>
    <w:rsid w:val="00D76258"/>
    <w:rsid w:val="00D82395"/>
    <w:rsid w:val="00D82873"/>
    <w:rsid w:val="00D84D1B"/>
    <w:rsid w:val="00D86E4E"/>
    <w:rsid w:val="00D87A35"/>
    <w:rsid w:val="00D949BE"/>
    <w:rsid w:val="00DA09C7"/>
    <w:rsid w:val="00DB2788"/>
    <w:rsid w:val="00DB6B86"/>
    <w:rsid w:val="00DB7C19"/>
    <w:rsid w:val="00DC0302"/>
    <w:rsid w:val="00DC15D1"/>
    <w:rsid w:val="00DD042D"/>
    <w:rsid w:val="00DD2B29"/>
    <w:rsid w:val="00DE4D23"/>
    <w:rsid w:val="00E00BB6"/>
    <w:rsid w:val="00E05CEA"/>
    <w:rsid w:val="00E21B89"/>
    <w:rsid w:val="00E30B66"/>
    <w:rsid w:val="00E33DA0"/>
    <w:rsid w:val="00E41840"/>
    <w:rsid w:val="00E458B7"/>
    <w:rsid w:val="00E56D5C"/>
    <w:rsid w:val="00E61D49"/>
    <w:rsid w:val="00E756D2"/>
    <w:rsid w:val="00E77EFF"/>
    <w:rsid w:val="00E81699"/>
    <w:rsid w:val="00E84B11"/>
    <w:rsid w:val="00E9152E"/>
    <w:rsid w:val="00E93263"/>
    <w:rsid w:val="00EA35FC"/>
    <w:rsid w:val="00EA6864"/>
    <w:rsid w:val="00EB099C"/>
    <w:rsid w:val="00ED746D"/>
    <w:rsid w:val="00EE2DE7"/>
    <w:rsid w:val="00EE372D"/>
    <w:rsid w:val="00EE478F"/>
    <w:rsid w:val="00EF0EC2"/>
    <w:rsid w:val="00EF23B3"/>
    <w:rsid w:val="00EF4476"/>
    <w:rsid w:val="00EF5D3B"/>
    <w:rsid w:val="00EF7319"/>
    <w:rsid w:val="00F0009D"/>
    <w:rsid w:val="00F00734"/>
    <w:rsid w:val="00F008D5"/>
    <w:rsid w:val="00F06EBB"/>
    <w:rsid w:val="00F07537"/>
    <w:rsid w:val="00F16D14"/>
    <w:rsid w:val="00F20744"/>
    <w:rsid w:val="00F21BF7"/>
    <w:rsid w:val="00F25A14"/>
    <w:rsid w:val="00F27B24"/>
    <w:rsid w:val="00F325C3"/>
    <w:rsid w:val="00F335F3"/>
    <w:rsid w:val="00F41B72"/>
    <w:rsid w:val="00F4404D"/>
    <w:rsid w:val="00F66593"/>
    <w:rsid w:val="00F73152"/>
    <w:rsid w:val="00F77011"/>
    <w:rsid w:val="00F86B54"/>
    <w:rsid w:val="00F97E51"/>
    <w:rsid w:val="00FA1826"/>
    <w:rsid w:val="00FA6376"/>
    <w:rsid w:val="00FA6CD7"/>
    <w:rsid w:val="00FB1378"/>
    <w:rsid w:val="00FB7475"/>
    <w:rsid w:val="00FC1393"/>
    <w:rsid w:val="00FC5EF2"/>
    <w:rsid w:val="00FD4170"/>
    <w:rsid w:val="00FE3236"/>
    <w:rsid w:val="00FE38E3"/>
    <w:rsid w:val="00FF530C"/>
    <w:rsid w:val="00FF5821"/>
    <w:rsid w:val="00FF68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5AD16"/>
  <w15:chartTrackingRefBased/>
  <w15:docId w15:val="{CEBC0167-BA48-A044-B1D1-1BA99439C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66D0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D05"/>
    <w:rPr>
      <w:rFonts w:ascii="Segoe UI" w:hAnsi="Segoe UI" w:cs="Segoe UI"/>
      <w:sz w:val="18"/>
      <w:szCs w:val="18"/>
    </w:rPr>
  </w:style>
  <w:style w:type="character" w:styleId="Hyperlink">
    <w:name w:val="Hyperlink"/>
    <w:basedOn w:val="DefaultParagraphFont"/>
    <w:uiPriority w:val="99"/>
    <w:unhideWhenUsed/>
    <w:rsid w:val="0035323E"/>
    <w:rPr>
      <w:color w:val="0563C1" w:themeColor="hyperlink"/>
      <w:u w:val="single"/>
    </w:rPr>
  </w:style>
  <w:style w:type="character" w:customStyle="1" w:styleId="UnresolvedMention1">
    <w:name w:val="Unresolved Mention1"/>
    <w:basedOn w:val="DefaultParagraphFont"/>
    <w:uiPriority w:val="99"/>
    <w:semiHidden/>
    <w:unhideWhenUsed/>
    <w:rsid w:val="0035323E"/>
    <w:rPr>
      <w:color w:val="605E5C"/>
      <w:shd w:val="clear" w:color="auto" w:fill="E1DFDD"/>
    </w:rPr>
  </w:style>
  <w:style w:type="character" w:styleId="CommentReference">
    <w:name w:val="annotation reference"/>
    <w:basedOn w:val="DefaultParagraphFont"/>
    <w:uiPriority w:val="99"/>
    <w:semiHidden/>
    <w:unhideWhenUsed/>
    <w:rsid w:val="0035323E"/>
    <w:rPr>
      <w:sz w:val="16"/>
      <w:szCs w:val="16"/>
    </w:rPr>
  </w:style>
  <w:style w:type="paragraph" w:customStyle="1" w:styleId="CommentText1">
    <w:name w:val="Comment Text1"/>
    <w:basedOn w:val="Normal"/>
    <w:next w:val="CommentText"/>
    <w:link w:val="CommentTextChar"/>
    <w:uiPriority w:val="99"/>
    <w:unhideWhenUsed/>
    <w:rsid w:val="0035323E"/>
    <w:pPr>
      <w:spacing w:after="200"/>
      <w:jc w:val="both"/>
    </w:pPr>
    <w:rPr>
      <w:sz w:val="20"/>
      <w:szCs w:val="20"/>
    </w:rPr>
  </w:style>
  <w:style w:type="character" w:customStyle="1" w:styleId="CommentTextChar">
    <w:name w:val="Comment Text Char"/>
    <w:basedOn w:val="DefaultParagraphFont"/>
    <w:link w:val="CommentText1"/>
    <w:uiPriority w:val="99"/>
    <w:rsid w:val="0035323E"/>
    <w:rPr>
      <w:sz w:val="20"/>
      <w:szCs w:val="20"/>
    </w:rPr>
  </w:style>
  <w:style w:type="paragraph" w:styleId="CommentText">
    <w:name w:val="annotation text"/>
    <w:basedOn w:val="Normal"/>
    <w:link w:val="CommentTextChar1"/>
    <w:uiPriority w:val="99"/>
    <w:semiHidden/>
    <w:unhideWhenUsed/>
    <w:rsid w:val="0035323E"/>
    <w:rPr>
      <w:sz w:val="20"/>
      <w:szCs w:val="20"/>
    </w:rPr>
  </w:style>
  <w:style w:type="character" w:customStyle="1" w:styleId="CommentTextChar1">
    <w:name w:val="Comment Text Char1"/>
    <w:basedOn w:val="DefaultParagraphFont"/>
    <w:link w:val="CommentText"/>
    <w:uiPriority w:val="99"/>
    <w:semiHidden/>
    <w:rsid w:val="0035323E"/>
    <w:rPr>
      <w:sz w:val="20"/>
      <w:szCs w:val="20"/>
    </w:rPr>
  </w:style>
  <w:style w:type="paragraph" w:customStyle="1" w:styleId="EndNoteBibliographyTitle">
    <w:name w:val="EndNote Bibliography Title"/>
    <w:basedOn w:val="Normal"/>
    <w:link w:val="EndNoteBibliographyTitleChar"/>
    <w:rsid w:val="002B125C"/>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B125C"/>
    <w:rPr>
      <w:rFonts w:ascii="Calibri" w:hAnsi="Calibri" w:cs="Calibri"/>
      <w:noProof/>
      <w:lang w:val="en-US"/>
    </w:rPr>
  </w:style>
  <w:style w:type="paragraph" w:customStyle="1" w:styleId="EndNoteBibliography">
    <w:name w:val="EndNote Bibliography"/>
    <w:basedOn w:val="Normal"/>
    <w:link w:val="EndNoteBibliographyChar"/>
    <w:rsid w:val="002B125C"/>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B125C"/>
    <w:rPr>
      <w:rFonts w:ascii="Calibri" w:hAnsi="Calibri" w:cs="Calibri"/>
      <w:noProof/>
      <w:lang w:val="en-US"/>
    </w:rPr>
  </w:style>
  <w:style w:type="paragraph" w:styleId="FootnoteText">
    <w:name w:val="footnote text"/>
    <w:basedOn w:val="Normal"/>
    <w:link w:val="FootnoteTextChar"/>
    <w:uiPriority w:val="99"/>
    <w:semiHidden/>
    <w:unhideWhenUsed/>
    <w:rsid w:val="00B1086C"/>
    <w:rPr>
      <w:sz w:val="20"/>
      <w:szCs w:val="20"/>
    </w:rPr>
  </w:style>
  <w:style w:type="character" w:customStyle="1" w:styleId="FootnoteTextChar">
    <w:name w:val="Footnote Text Char"/>
    <w:basedOn w:val="DefaultParagraphFont"/>
    <w:link w:val="FootnoteText"/>
    <w:uiPriority w:val="99"/>
    <w:semiHidden/>
    <w:rsid w:val="00B1086C"/>
    <w:rPr>
      <w:sz w:val="20"/>
      <w:szCs w:val="20"/>
    </w:rPr>
  </w:style>
  <w:style w:type="character" w:styleId="FootnoteReference">
    <w:name w:val="footnote reference"/>
    <w:basedOn w:val="DefaultParagraphFont"/>
    <w:uiPriority w:val="99"/>
    <w:semiHidden/>
    <w:unhideWhenUsed/>
    <w:rsid w:val="00B1086C"/>
    <w:rPr>
      <w:vertAlign w:val="superscript"/>
    </w:rPr>
  </w:style>
  <w:style w:type="character" w:styleId="FollowedHyperlink">
    <w:name w:val="FollowedHyperlink"/>
    <w:basedOn w:val="DefaultParagraphFont"/>
    <w:uiPriority w:val="99"/>
    <w:semiHidden/>
    <w:unhideWhenUsed/>
    <w:rsid w:val="00B1086C"/>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7E4697"/>
    <w:rPr>
      <w:b/>
      <w:bCs/>
    </w:rPr>
  </w:style>
  <w:style w:type="character" w:customStyle="1" w:styleId="CommentSubjectChar">
    <w:name w:val="Comment Subject Char"/>
    <w:basedOn w:val="CommentTextChar1"/>
    <w:link w:val="CommentSubject"/>
    <w:uiPriority w:val="99"/>
    <w:semiHidden/>
    <w:rsid w:val="007E4697"/>
    <w:rPr>
      <w:b/>
      <w:bCs/>
      <w:sz w:val="20"/>
      <w:szCs w:val="20"/>
    </w:rPr>
  </w:style>
  <w:style w:type="character" w:customStyle="1" w:styleId="UnresolvedMention2">
    <w:name w:val="Unresolved Mention2"/>
    <w:basedOn w:val="DefaultParagraphFont"/>
    <w:uiPriority w:val="99"/>
    <w:semiHidden/>
    <w:unhideWhenUsed/>
    <w:rsid w:val="00DD2B29"/>
    <w:rPr>
      <w:color w:val="605E5C"/>
      <w:shd w:val="clear" w:color="auto" w:fill="E1DFDD"/>
    </w:rPr>
  </w:style>
  <w:style w:type="character" w:styleId="PlaceholderText">
    <w:name w:val="Placeholder Text"/>
    <w:basedOn w:val="DefaultParagraphFont"/>
    <w:uiPriority w:val="99"/>
    <w:semiHidden/>
    <w:rsid w:val="00CF01C6"/>
    <w:rPr>
      <w:color w:val="808080"/>
    </w:rPr>
  </w:style>
  <w:style w:type="character" w:styleId="Strong">
    <w:name w:val="Strong"/>
    <w:basedOn w:val="DefaultParagraphFont"/>
    <w:uiPriority w:val="22"/>
    <w:qFormat/>
    <w:rsid w:val="000876C8"/>
    <w:rPr>
      <w:b/>
      <w:bCs/>
    </w:rPr>
  </w:style>
  <w:style w:type="character" w:customStyle="1" w:styleId="identifier">
    <w:name w:val="identifier"/>
    <w:basedOn w:val="DefaultParagraphFont"/>
    <w:rsid w:val="000876C8"/>
  </w:style>
  <w:style w:type="character" w:customStyle="1" w:styleId="id-label">
    <w:name w:val="id-label"/>
    <w:basedOn w:val="DefaultParagraphFont"/>
    <w:rsid w:val="000876C8"/>
  </w:style>
  <w:style w:type="paragraph" w:customStyle="1" w:styleId="c-reading-companionreference-citation">
    <w:name w:val="c-reading-companion__reference-citation"/>
    <w:basedOn w:val="Normal"/>
    <w:rsid w:val="005F557F"/>
    <w:pPr>
      <w:spacing w:after="420"/>
    </w:pPr>
    <w:rPr>
      <w:rFonts w:ascii="Times New Roman" w:eastAsia="Times New Roman" w:hAnsi="Times New Roman" w:cs="Times New Roman"/>
      <w:lang w:eastAsia="en-GB"/>
    </w:rPr>
  </w:style>
  <w:style w:type="character" w:customStyle="1" w:styleId="referencesnote">
    <w:name w:val="references__note"/>
    <w:basedOn w:val="DefaultParagraphFont"/>
    <w:rsid w:val="00B271BD"/>
  </w:style>
  <w:style w:type="character" w:customStyle="1" w:styleId="referencesauthors">
    <w:name w:val="references__authors"/>
    <w:basedOn w:val="DefaultParagraphFont"/>
    <w:rsid w:val="00B271BD"/>
  </w:style>
  <w:style w:type="character" w:customStyle="1" w:styleId="referencesarticle-title">
    <w:name w:val="references__article-title"/>
    <w:basedOn w:val="DefaultParagraphFont"/>
    <w:rsid w:val="00B271BD"/>
  </w:style>
  <w:style w:type="character" w:customStyle="1" w:styleId="referencesyear">
    <w:name w:val="references__year"/>
    <w:basedOn w:val="DefaultParagraphFont"/>
    <w:rsid w:val="00B271BD"/>
  </w:style>
  <w:style w:type="character" w:customStyle="1" w:styleId="ref-doi">
    <w:name w:val="ref-doi"/>
    <w:basedOn w:val="DefaultParagraphFont"/>
    <w:rsid w:val="00B271BD"/>
  </w:style>
  <w:style w:type="paragraph" w:styleId="Revision">
    <w:name w:val="Revision"/>
    <w:hidden/>
    <w:uiPriority w:val="99"/>
    <w:semiHidden/>
    <w:rsid w:val="001F465A"/>
  </w:style>
  <w:style w:type="character" w:customStyle="1" w:styleId="UnresolvedMention3">
    <w:name w:val="Unresolved Mention3"/>
    <w:basedOn w:val="DefaultParagraphFont"/>
    <w:uiPriority w:val="99"/>
    <w:semiHidden/>
    <w:unhideWhenUsed/>
    <w:rsid w:val="00150FCD"/>
    <w:rPr>
      <w:color w:val="605E5C"/>
      <w:shd w:val="clear" w:color="auto" w:fill="E1DFDD"/>
    </w:rPr>
  </w:style>
  <w:style w:type="character" w:styleId="LineNumber">
    <w:name w:val="line number"/>
    <w:basedOn w:val="DefaultParagraphFont"/>
    <w:uiPriority w:val="99"/>
    <w:semiHidden/>
    <w:unhideWhenUsed/>
    <w:rsid w:val="000C70AB"/>
  </w:style>
  <w:style w:type="paragraph" w:styleId="ListParagraph">
    <w:name w:val="List Paragraph"/>
    <w:basedOn w:val="Normal"/>
    <w:uiPriority w:val="34"/>
    <w:qFormat/>
    <w:rsid w:val="00D5633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122375">
      <w:bodyDiv w:val="1"/>
      <w:marLeft w:val="0"/>
      <w:marRight w:val="0"/>
      <w:marTop w:val="0"/>
      <w:marBottom w:val="0"/>
      <w:divBdr>
        <w:top w:val="none" w:sz="0" w:space="0" w:color="auto"/>
        <w:left w:val="none" w:sz="0" w:space="0" w:color="auto"/>
        <w:bottom w:val="none" w:sz="0" w:space="0" w:color="auto"/>
        <w:right w:val="none" w:sz="0" w:space="0" w:color="auto"/>
      </w:divBdr>
    </w:div>
    <w:div w:id="147989015">
      <w:bodyDiv w:val="1"/>
      <w:marLeft w:val="0"/>
      <w:marRight w:val="0"/>
      <w:marTop w:val="0"/>
      <w:marBottom w:val="0"/>
      <w:divBdr>
        <w:top w:val="none" w:sz="0" w:space="0" w:color="auto"/>
        <w:left w:val="none" w:sz="0" w:space="0" w:color="auto"/>
        <w:bottom w:val="none" w:sz="0" w:space="0" w:color="auto"/>
        <w:right w:val="none" w:sz="0" w:space="0" w:color="auto"/>
      </w:divBdr>
      <w:divsChild>
        <w:div w:id="1634823022">
          <w:marLeft w:val="0"/>
          <w:marRight w:val="0"/>
          <w:marTop w:val="0"/>
          <w:marBottom w:val="0"/>
          <w:divBdr>
            <w:top w:val="none" w:sz="0" w:space="0" w:color="auto"/>
            <w:left w:val="none" w:sz="0" w:space="0" w:color="auto"/>
            <w:bottom w:val="none" w:sz="0" w:space="0" w:color="auto"/>
            <w:right w:val="none" w:sz="0" w:space="0" w:color="auto"/>
          </w:divBdr>
          <w:divsChild>
            <w:div w:id="237330061">
              <w:marLeft w:val="0"/>
              <w:marRight w:val="0"/>
              <w:marTop w:val="0"/>
              <w:marBottom w:val="0"/>
              <w:divBdr>
                <w:top w:val="none" w:sz="0" w:space="0" w:color="auto"/>
                <w:left w:val="none" w:sz="0" w:space="0" w:color="auto"/>
                <w:bottom w:val="none" w:sz="0" w:space="0" w:color="auto"/>
                <w:right w:val="none" w:sz="0" w:space="0" w:color="auto"/>
              </w:divBdr>
              <w:divsChild>
                <w:div w:id="197553156">
                  <w:marLeft w:val="0"/>
                  <w:marRight w:val="0"/>
                  <w:marTop w:val="0"/>
                  <w:marBottom w:val="0"/>
                  <w:divBdr>
                    <w:top w:val="none" w:sz="0" w:space="0" w:color="auto"/>
                    <w:left w:val="none" w:sz="0" w:space="0" w:color="auto"/>
                    <w:bottom w:val="none" w:sz="0" w:space="0" w:color="auto"/>
                    <w:right w:val="none" w:sz="0" w:space="0" w:color="auto"/>
                  </w:divBdr>
                  <w:divsChild>
                    <w:div w:id="1812745452">
                      <w:marLeft w:val="0"/>
                      <w:marRight w:val="0"/>
                      <w:marTop w:val="0"/>
                      <w:marBottom w:val="0"/>
                      <w:divBdr>
                        <w:top w:val="single" w:sz="6" w:space="7" w:color="D5D5D5"/>
                        <w:left w:val="none" w:sz="0" w:space="0" w:color="auto"/>
                        <w:bottom w:val="none" w:sz="0" w:space="0" w:color="auto"/>
                        <w:right w:val="none" w:sz="0" w:space="0" w:color="auto"/>
                      </w:divBdr>
                      <w:divsChild>
                        <w:div w:id="202816919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281228652">
      <w:bodyDiv w:val="1"/>
      <w:marLeft w:val="0"/>
      <w:marRight w:val="0"/>
      <w:marTop w:val="0"/>
      <w:marBottom w:val="0"/>
      <w:divBdr>
        <w:top w:val="none" w:sz="0" w:space="0" w:color="auto"/>
        <w:left w:val="none" w:sz="0" w:space="0" w:color="auto"/>
        <w:bottom w:val="none" w:sz="0" w:space="0" w:color="auto"/>
        <w:right w:val="none" w:sz="0" w:space="0" w:color="auto"/>
      </w:divBdr>
    </w:div>
    <w:div w:id="685862749">
      <w:bodyDiv w:val="1"/>
      <w:marLeft w:val="0"/>
      <w:marRight w:val="0"/>
      <w:marTop w:val="0"/>
      <w:marBottom w:val="0"/>
      <w:divBdr>
        <w:top w:val="none" w:sz="0" w:space="0" w:color="auto"/>
        <w:left w:val="none" w:sz="0" w:space="0" w:color="auto"/>
        <w:bottom w:val="none" w:sz="0" w:space="0" w:color="auto"/>
        <w:right w:val="none" w:sz="0" w:space="0" w:color="auto"/>
      </w:divBdr>
    </w:div>
    <w:div w:id="792557965">
      <w:bodyDiv w:val="1"/>
      <w:marLeft w:val="0"/>
      <w:marRight w:val="0"/>
      <w:marTop w:val="0"/>
      <w:marBottom w:val="0"/>
      <w:divBdr>
        <w:top w:val="none" w:sz="0" w:space="0" w:color="auto"/>
        <w:left w:val="none" w:sz="0" w:space="0" w:color="auto"/>
        <w:bottom w:val="none" w:sz="0" w:space="0" w:color="auto"/>
        <w:right w:val="none" w:sz="0" w:space="0" w:color="auto"/>
      </w:divBdr>
      <w:divsChild>
        <w:div w:id="1110978474">
          <w:marLeft w:val="0"/>
          <w:marRight w:val="0"/>
          <w:marTop w:val="0"/>
          <w:marBottom w:val="0"/>
          <w:divBdr>
            <w:top w:val="none" w:sz="0" w:space="0" w:color="auto"/>
            <w:left w:val="none" w:sz="0" w:space="0" w:color="auto"/>
            <w:bottom w:val="none" w:sz="0" w:space="0" w:color="auto"/>
            <w:right w:val="none" w:sz="0" w:space="0" w:color="auto"/>
          </w:divBdr>
          <w:divsChild>
            <w:div w:id="431247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806322">
      <w:bodyDiv w:val="1"/>
      <w:marLeft w:val="0"/>
      <w:marRight w:val="0"/>
      <w:marTop w:val="0"/>
      <w:marBottom w:val="0"/>
      <w:divBdr>
        <w:top w:val="none" w:sz="0" w:space="0" w:color="auto"/>
        <w:left w:val="none" w:sz="0" w:space="0" w:color="auto"/>
        <w:bottom w:val="none" w:sz="0" w:space="0" w:color="auto"/>
        <w:right w:val="none" w:sz="0" w:space="0" w:color="auto"/>
      </w:divBdr>
      <w:divsChild>
        <w:div w:id="41906906">
          <w:marLeft w:val="0"/>
          <w:marRight w:val="0"/>
          <w:marTop w:val="0"/>
          <w:marBottom w:val="0"/>
          <w:divBdr>
            <w:top w:val="none" w:sz="0" w:space="0" w:color="auto"/>
            <w:left w:val="none" w:sz="0" w:space="0" w:color="auto"/>
            <w:bottom w:val="none" w:sz="0" w:space="0" w:color="auto"/>
            <w:right w:val="none" w:sz="0" w:space="0" w:color="auto"/>
          </w:divBdr>
          <w:divsChild>
            <w:div w:id="2125536885">
              <w:marLeft w:val="0"/>
              <w:marRight w:val="0"/>
              <w:marTop w:val="0"/>
              <w:marBottom w:val="0"/>
              <w:divBdr>
                <w:top w:val="none" w:sz="0" w:space="0" w:color="auto"/>
                <w:left w:val="none" w:sz="0" w:space="0" w:color="auto"/>
                <w:bottom w:val="none" w:sz="0" w:space="0" w:color="auto"/>
                <w:right w:val="none" w:sz="0" w:space="0" w:color="auto"/>
              </w:divBdr>
              <w:divsChild>
                <w:div w:id="1698851580">
                  <w:marLeft w:val="0"/>
                  <w:marRight w:val="0"/>
                  <w:marTop w:val="0"/>
                  <w:marBottom w:val="0"/>
                  <w:divBdr>
                    <w:top w:val="none" w:sz="0" w:space="0" w:color="auto"/>
                    <w:left w:val="none" w:sz="0" w:space="0" w:color="auto"/>
                    <w:bottom w:val="none" w:sz="0" w:space="0" w:color="auto"/>
                    <w:right w:val="none" w:sz="0" w:space="0" w:color="auto"/>
                  </w:divBdr>
                  <w:divsChild>
                    <w:div w:id="191273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995910">
      <w:bodyDiv w:val="1"/>
      <w:marLeft w:val="0"/>
      <w:marRight w:val="0"/>
      <w:marTop w:val="0"/>
      <w:marBottom w:val="0"/>
      <w:divBdr>
        <w:top w:val="none" w:sz="0" w:space="0" w:color="auto"/>
        <w:left w:val="none" w:sz="0" w:space="0" w:color="auto"/>
        <w:bottom w:val="none" w:sz="0" w:space="0" w:color="auto"/>
        <w:right w:val="none" w:sz="0" w:space="0" w:color="auto"/>
      </w:divBdr>
      <w:divsChild>
        <w:div w:id="487790215">
          <w:marLeft w:val="0"/>
          <w:marRight w:val="0"/>
          <w:marTop w:val="0"/>
          <w:marBottom w:val="0"/>
          <w:divBdr>
            <w:top w:val="none" w:sz="0" w:space="0" w:color="auto"/>
            <w:left w:val="none" w:sz="0" w:space="0" w:color="auto"/>
            <w:bottom w:val="none" w:sz="0" w:space="0" w:color="auto"/>
            <w:right w:val="none" w:sz="0" w:space="0" w:color="auto"/>
          </w:divBdr>
          <w:divsChild>
            <w:div w:id="666402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243913">
      <w:bodyDiv w:val="1"/>
      <w:marLeft w:val="0"/>
      <w:marRight w:val="0"/>
      <w:marTop w:val="0"/>
      <w:marBottom w:val="0"/>
      <w:divBdr>
        <w:top w:val="none" w:sz="0" w:space="0" w:color="auto"/>
        <w:left w:val="none" w:sz="0" w:space="0" w:color="auto"/>
        <w:bottom w:val="none" w:sz="0" w:space="0" w:color="auto"/>
        <w:right w:val="none" w:sz="0" w:space="0" w:color="auto"/>
      </w:divBdr>
    </w:div>
    <w:div w:id="1352951036">
      <w:bodyDiv w:val="1"/>
      <w:marLeft w:val="0"/>
      <w:marRight w:val="0"/>
      <w:marTop w:val="0"/>
      <w:marBottom w:val="0"/>
      <w:divBdr>
        <w:top w:val="none" w:sz="0" w:space="0" w:color="auto"/>
        <w:left w:val="none" w:sz="0" w:space="0" w:color="auto"/>
        <w:bottom w:val="none" w:sz="0" w:space="0" w:color="auto"/>
        <w:right w:val="none" w:sz="0" w:space="0" w:color="auto"/>
      </w:divBdr>
      <w:divsChild>
        <w:div w:id="1661469915">
          <w:marLeft w:val="0"/>
          <w:marRight w:val="0"/>
          <w:marTop w:val="0"/>
          <w:marBottom w:val="0"/>
          <w:divBdr>
            <w:top w:val="none" w:sz="0" w:space="0" w:color="auto"/>
            <w:left w:val="none" w:sz="0" w:space="0" w:color="auto"/>
            <w:bottom w:val="none" w:sz="0" w:space="0" w:color="auto"/>
            <w:right w:val="none" w:sz="0" w:space="0" w:color="auto"/>
          </w:divBdr>
          <w:divsChild>
            <w:div w:id="654257888">
              <w:marLeft w:val="0"/>
              <w:marRight w:val="0"/>
              <w:marTop w:val="0"/>
              <w:marBottom w:val="0"/>
              <w:divBdr>
                <w:top w:val="none" w:sz="0" w:space="0" w:color="auto"/>
                <w:left w:val="none" w:sz="0" w:space="0" w:color="auto"/>
                <w:bottom w:val="none" w:sz="0" w:space="0" w:color="auto"/>
                <w:right w:val="none" w:sz="0" w:space="0" w:color="auto"/>
              </w:divBdr>
              <w:divsChild>
                <w:div w:id="295112709">
                  <w:marLeft w:val="0"/>
                  <w:marRight w:val="0"/>
                  <w:marTop w:val="0"/>
                  <w:marBottom w:val="0"/>
                  <w:divBdr>
                    <w:top w:val="none" w:sz="0" w:space="0" w:color="auto"/>
                    <w:left w:val="none" w:sz="0" w:space="0" w:color="auto"/>
                    <w:bottom w:val="none" w:sz="0" w:space="0" w:color="auto"/>
                    <w:right w:val="none" w:sz="0" w:space="0" w:color="auto"/>
                  </w:divBdr>
                  <w:divsChild>
                    <w:div w:id="1034228761">
                      <w:marLeft w:val="0"/>
                      <w:marRight w:val="0"/>
                      <w:marTop w:val="0"/>
                      <w:marBottom w:val="0"/>
                      <w:divBdr>
                        <w:top w:val="single" w:sz="6" w:space="7" w:color="D5D5D5"/>
                        <w:left w:val="none" w:sz="0" w:space="0" w:color="auto"/>
                        <w:bottom w:val="none" w:sz="0" w:space="0" w:color="auto"/>
                        <w:right w:val="none" w:sz="0" w:space="0" w:color="auto"/>
                      </w:divBdr>
                      <w:divsChild>
                        <w:div w:id="553202993">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1368289854">
      <w:bodyDiv w:val="1"/>
      <w:marLeft w:val="0"/>
      <w:marRight w:val="0"/>
      <w:marTop w:val="0"/>
      <w:marBottom w:val="0"/>
      <w:divBdr>
        <w:top w:val="none" w:sz="0" w:space="0" w:color="auto"/>
        <w:left w:val="none" w:sz="0" w:space="0" w:color="auto"/>
        <w:bottom w:val="none" w:sz="0" w:space="0" w:color="auto"/>
        <w:right w:val="none" w:sz="0" w:space="0" w:color="auto"/>
      </w:divBdr>
      <w:divsChild>
        <w:div w:id="276253520">
          <w:marLeft w:val="0"/>
          <w:marRight w:val="0"/>
          <w:marTop w:val="0"/>
          <w:marBottom w:val="0"/>
          <w:divBdr>
            <w:top w:val="none" w:sz="0" w:space="0" w:color="auto"/>
            <w:left w:val="none" w:sz="0" w:space="0" w:color="auto"/>
            <w:bottom w:val="none" w:sz="0" w:space="0" w:color="auto"/>
            <w:right w:val="none" w:sz="0" w:space="0" w:color="auto"/>
          </w:divBdr>
        </w:div>
      </w:divsChild>
    </w:div>
    <w:div w:id="1427385858">
      <w:bodyDiv w:val="1"/>
      <w:marLeft w:val="0"/>
      <w:marRight w:val="0"/>
      <w:marTop w:val="0"/>
      <w:marBottom w:val="0"/>
      <w:divBdr>
        <w:top w:val="none" w:sz="0" w:space="0" w:color="auto"/>
        <w:left w:val="none" w:sz="0" w:space="0" w:color="auto"/>
        <w:bottom w:val="none" w:sz="0" w:space="0" w:color="auto"/>
        <w:right w:val="none" w:sz="0" w:space="0" w:color="auto"/>
      </w:divBdr>
    </w:div>
    <w:div w:id="1762220517">
      <w:bodyDiv w:val="1"/>
      <w:marLeft w:val="0"/>
      <w:marRight w:val="0"/>
      <w:marTop w:val="0"/>
      <w:marBottom w:val="0"/>
      <w:divBdr>
        <w:top w:val="none" w:sz="0" w:space="0" w:color="auto"/>
        <w:left w:val="none" w:sz="0" w:space="0" w:color="auto"/>
        <w:bottom w:val="none" w:sz="0" w:space="0" w:color="auto"/>
        <w:right w:val="none" w:sz="0" w:space="0" w:color="auto"/>
      </w:divBdr>
      <w:divsChild>
        <w:div w:id="841431874">
          <w:marLeft w:val="0"/>
          <w:marRight w:val="0"/>
          <w:marTop w:val="0"/>
          <w:marBottom w:val="0"/>
          <w:divBdr>
            <w:top w:val="none" w:sz="0" w:space="0" w:color="auto"/>
            <w:left w:val="none" w:sz="0" w:space="0" w:color="auto"/>
            <w:bottom w:val="none" w:sz="0" w:space="0" w:color="auto"/>
            <w:right w:val="none" w:sz="0" w:space="0" w:color="auto"/>
          </w:divBdr>
          <w:divsChild>
            <w:div w:id="274290468">
              <w:marLeft w:val="0"/>
              <w:marRight w:val="0"/>
              <w:marTop w:val="0"/>
              <w:marBottom w:val="0"/>
              <w:divBdr>
                <w:top w:val="none" w:sz="0" w:space="0" w:color="auto"/>
                <w:left w:val="none" w:sz="0" w:space="0" w:color="auto"/>
                <w:bottom w:val="none" w:sz="0" w:space="0" w:color="auto"/>
                <w:right w:val="none" w:sz="0" w:space="0" w:color="auto"/>
              </w:divBdr>
              <w:divsChild>
                <w:div w:id="647593836">
                  <w:marLeft w:val="0"/>
                  <w:marRight w:val="0"/>
                  <w:marTop w:val="0"/>
                  <w:marBottom w:val="0"/>
                  <w:divBdr>
                    <w:top w:val="none" w:sz="0" w:space="0" w:color="auto"/>
                    <w:left w:val="none" w:sz="0" w:space="0" w:color="auto"/>
                    <w:bottom w:val="none" w:sz="0" w:space="0" w:color="auto"/>
                    <w:right w:val="none" w:sz="0" w:space="0" w:color="auto"/>
                  </w:divBdr>
                  <w:divsChild>
                    <w:div w:id="1104303378">
                      <w:marLeft w:val="0"/>
                      <w:marRight w:val="0"/>
                      <w:marTop w:val="0"/>
                      <w:marBottom w:val="0"/>
                      <w:divBdr>
                        <w:top w:val="single" w:sz="6" w:space="7" w:color="D5D5D5"/>
                        <w:left w:val="none" w:sz="0" w:space="0" w:color="auto"/>
                        <w:bottom w:val="none" w:sz="0" w:space="0" w:color="auto"/>
                        <w:right w:val="none" w:sz="0" w:space="0" w:color="auto"/>
                      </w:divBdr>
                      <w:divsChild>
                        <w:div w:id="1099718821">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1844316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BJ@liverpoo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1016/0300-9629(92)90345-Q" TargetMode="External"/><Relationship Id="rId4" Type="http://schemas.openxmlformats.org/officeDocument/2006/relationships/settings" Target="settings.xml"/><Relationship Id="rId9" Type="http://schemas.openxmlformats.org/officeDocument/2006/relationships/hyperlink" Target="https://doi.org/10.1016/j.jtherbio.2004.02.0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83C811-1D35-4ED5-9D90-F82FF0EA7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0283</Words>
  <Characters>58615</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rett-Jolley, Richard</dc:creator>
  <cp:keywords/>
  <dc:description/>
  <cp:lastModifiedBy>Barrett-Jolley, Richard</cp:lastModifiedBy>
  <cp:revision>3</cp:revision>
  <cp:lastPrinted>2021-07-22T17:15:00Z</cp:lastPrinted>
  <dcterms:created xsi:type="dcterms:W3CDTF">2022-05-13T20:11:00Z</dcterms:created>
  <dcterms:modified xsi:type="dcterms:W3CDTF">2022-05-13T20:11:00Z</dcterms:modified>
</cp:coreProperties>
</file>